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7B61480F"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 xml:space="preserve">Implementing </w:t>
      </w:r>
      <w:r w:rsidR="00BA5372">
        <w:rPr>
          <w:rFonts w:ascii="Times New Roman" w:hAnsi="Times New Roman"/>
          <w:bCs/>
          <w:sz w:val="28"/>
          <w:szCs w:val="28"/>
        </w:rPr>
        <w:t>two</w:t>
      </w:r>
      <w:r w:rsidR="00B56157" w:rsidRPr="000B3E5A">
        <w:rPr>
          <w:rFonts w:ascii="Times New Roman" w:hAnsi="Times New Roman"/>
          <w:bCs/>
          <w:sz w:val="28"/>
          <w:szCs w:val="28"/>
        </w:rPr>
        <w:t>-dimensional</w:t>
      </w:r>
      <w:r w:rsidR="00B24E81" w:rsidRPr="000B3E5A">
        <w:rPr>
          <w:rFonts w:ascii="Times New Roman" w:hAnsi="Times New Roman"/>
          <w:bCs/>
          <w:sz w:val="28"/>
          <w:szCs w:val="28"/>
        </w:rPr>
        <w:t xml:space="preserve"> </w:t>
      </w:r>
      <w:r w:rsidR="00BA5372">
        <w:rPr>
          <w:rFonts w:ascii="Times New Roman" w:hAnsi="Times New Roman"/>
          <w:bCs/>
          <w:sz w:val="28"/>
          <w:szCs w:val="28"/>
        </w:rPr>
        <w:t>autocorrelation</w:t>
      </w:r>
      <w:r w:rsidR="007D4BD7" w:rsidRPr="000B3E5A">
        <w:rPr>
          <w:rFonts w:ascii="Times New Roman" w:hAnsi="Times New Roman"/>
          <w:bCs/>
          <w:sz w:val="28"/>
          <w:szCs w:val="28"/>
        </w:rPr>
        <w:t xml:space="preserve"> </w:t>
      </w:r>
      <w:r w:rsidR="00BA5372">
        <w:rPr>
          <w:rFonts w:ascii="Times New Roman" w:hAnsi="Times New Roman"/>
          <w:bCs/>
          <w:sz w:val="28"/>
          <w:szCs w:val="28"/>
        </w:rPr>
        <w:t>in</w:t>
      </w:r>
      <w:r>
        <w:rPr>
          <w:rFonts w:ascii="Times New Roman" w:hAnsi="Times New Roman"/>
          <w:bCs/>
          <w:sz w:val="28"/>
          <w:szCs w:val="28"/>
        </w:rPr>
        <w:t xml:space="preserve">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8767470" w14:textId="03ACD78E" w:rsidR="00C72B70" w:rsidRDefault="005A0AC6" w:rsidP="00C72B70">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5C2A91">
        <w:t xml:space="preserve"> </w:t>
      </w:r>
      <w:r w:rsidR="00026AA4">
        <w:t xml:space="preserve">can estimate </w:t>
      </w:r>
      <w:r w:rsidR="00D34B2A">
        <w:t xml:space="preserve">stochastic </w:t>
      </w:r>
      <w:r w:rsidR="00294DFF">
        <w:t>deviations</w:t>
      </w:r>
      <w:r w:rsidR="005C2A91">
        <w:t xml:space="preserve"> in surviva</w:t>
      </w:r>
      <w:r w:rsidR="00026AA4">
        <w:t>l</w:t>
      </w:r>
      <w:r w:rsidR="00294DFF">
        <w:t>, which represent variability in some ambiguous combination of natural mortality (</w:t>
      </w:r>
      <w:r w:rsidR="00294DFF" w:rsidRPr="00F9438F">
        <w:rPr>
          <w:i/>
          <w:iCs/>
        </w:rPr>
        <w:t>M</w:t>
      </w:r>
      <w:r w:rsidR="00294DFF">
        <w:t>), fishing mortality (</w:t>
      </w:r>
      <w:r w:rsidR="00294DFF" w:rsidRPr="00BC160A">
        <w:rPr>
          <w:i/>
          <w:iCs/>
        </w:rPr>
        <w:t>F</w:t>
      </w:r>
      <w:r w:rsidR="00294DFF">
        <w:t xml:space="preserve">), and migration. </w:t>
      </w:r>
      <w:r w:rsidR="0068431C">
        <w:t xml:space="preserve">These survival deviations are generally treated as independent by age and year, despite our understanding that many population processes can be autocorrelated and that not accounting for autocorrelation can result in notable bias. We address these concerns, as well as the strong retrospective pattern found in the last assessment of Southern New England yellowtail flounder </w:t>
      </w:r>
      <w:r w:rsidR="0068431C">
        <w:rPr>
          <w:lang w:eastAsia="zh-CN"/>
        </w:rPr>
        <w:t>(</w:t>
      </w:r>
      <w:r w:rsidR="0068431C" w:rsidRPr="00DB6BFB">
        <w:rPr>
          <w:i/>
          <w:iCs/>
          <w:lang w:eastAsia="zh-CN"/>
        </w:rPr>
        <w:t>Limanda ferruginea</w:t>
      </w:r>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autocorrelation</w:t>
      </w:r>
      <w:r w:rsidR="00121FE6">
        <w:t xml:space="preserve"> </w:t>
      </w:r>
      <w:r w:rsidR="0068431C">
        <w:t xml:space="preserve">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4546D">
        <w:t>3</w:t>
      </w:r>
      <w:r w:rsidR="00815C30">
        <w:t xml:space="preserve"> </w:t>
      </w:r>
      <m:oMath>
        <m:r>
          <w:rPr>
            <w:rFonts w:ascii="Cambria Math" w:hAnsi="Cambria Math"/>
          </w:rPr>
          <m:t>±</m:t>
        </m:r>
      </m:oMath>
      <w:r w:rsidR="00815C30">
        <w:t xml:space="preserve"> </w:t>
      </w:r>
      <w:r w:rsidR="002C4BF4">
        <w:rPr>
          <w:lang w:eastAsia="zh-CN"/>
        </w:rPr>
        <w:t>0.</w:t>
      </w:r>
      <w:r w:rsidR="0084546D">
        <w:rPr>
          <w:lang w:eastAsia="zh-CN"/>
        </w:rPr>
        <w:t>09</w:t>
      </w:r>
      <w:r w:rsidR="00815C30">
        <w:rPr>
          <w:lang w:eastAsia="zh-CN"/>
        </w:rPr>
        <w:t xml:space="preserve">, </w:t>
      </w:r>
      <w:r w:rsidR="00815C30" w:rsidRPr="00815C30">
        <w:rPr>
          <w:lang w:eastAsia="zh-CN"/>
        </w:rPr>
        <w:t>0.</w:t>
      </w:r>
      <w:r w:rsidR="0084546D">
        <w:rPr>
          <w:lang w:eastAsia="zh-CN"/>
        </w:rPr>
        <w:t>63</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w:t>
      </w:r>
      <w:r w:rsidR="0084546D">
        <w:rPr>
          <w:lang w:eastAsia="zh-CN"/>
        </w:rPr>
        <w:t>16</w:t>
      </w:r>
      <w:r w:rsidR="00815C30">
        <w:rPr>
          <w:lang w:eastAsia="zh-CN"/>
        </w:rPr>
        <w:t>)</w:t>
      </w:r>
      <w:r w:rsidR="001E0D06">
        <w:t xml:space="preserve"> </w:t>
      </w:r>
      <w:r w:rsidR="00A41F2A">
        <w:t>and</w:t>
      </w:r>
      <w:r w:rsidR="00815C30">
        <w:t xml:space="preserve"> ages</w:t>
      </w:r>
      <w:r w:rsidR="002C4BF4">
        <w:t xml:space="preserve"> (0.3</w:t>
      </w:r>
      <w:r w:rsidR="0084546D">
        <w:t>3</w:t>
      </w:r>
      <w:r w:rsidR="00815C30">
        <w:t xml:space="preserve">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0.</w:t>
      </w:r>
      <w:r w:rsidR="0084546D">
        <w:rPr>
          <w:lang w:eastAsia="zh-CN"/>
        </w:rPr>
        <w:t>40</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1</w:t>
      </w:r>
      <w:r w:rsidR="0084546D">
        <w:rPr>
          <w:lang w:eastAsia="zh-CN"/>
        </w:rPr>
        <w:t>6</w:t>
      </w:r>
      <w:r w:rsidR="00815C30" w:rsidRPr="00815C30">
        <w:rPr>
          <w:lang w:eastAsia="zh-CN"/>
        </w:rPr>
        <w:t>)</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2D </w:t>
      </w:r>
      <w:r w:rsidR="003F2710">
        <w:rPr>
          <w:lang w:eastAsia="zh-CN"/>
        </w:rPr>
        <w:t>autocorrelation</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 the data better </w:t>
      </w:r>
      <w:r w:rsidR="00760FB4">
        <w:rPr>
          <w:lang w:eastAsia="zh-CN"/>
        </w:rPr>
        <w:t xml:space="preserve">and </w:t>
      </w:r>
      <w:r w:rsidR="00CB2EEF">
        <w:rPr>
          <w:lang w:eastAsia="zh-CN"/>
        </w:rPr>
        <w:t xml:space="preserve">had </w:t>
      </w:r>
      <w:r w:rsidR="00760FB4">
        <w:rPr>
          <w:lang w:eastAsia="zh-CN"/>
        </w:rPr>
        <w:t xml:space="preserve">reduced retrospective pattern </w:t>
      </w:r>
      <w:r w:rsidR="003F2710">
        <w:rPr>
          <w:lang w:eastAsia="zh-CN"/>
        </w:rPr>
        <w:t>than models without autocorrelation</w:t>
      </w:r>
      <w:r w:rsidR="00F9438F">
        <w:rPr>
          <w:lang w:eastAsia="zh-CN"/>
        </w:rPr>
        <w:t>. T</w:t>
      </w:r>
      <w:r w:rsidR="00815C30">
        <w:rPr>
          <w:lang w:eastAsia="zh-CN"/>
        </w:rPr>
        <w:t xml:space="preserve">he </w:t>
      </w:r>
      <w:r w:rsidR="00C72B70">
        <w:rPr>
          <w:lang w:eastAsia="zh-CN"/>
        </w:rPr>
        <w:t>best fit model i</w:t>
      </w:r>
      <w:r w:rsidR="00815C30">
        <w:rPr>
          <w:lang w:eastAsia="zh-CN"/>
        </w:rPr>
        <w:t>nclud</w:t>
      </w:r>
      <w:r w:rsidR="00C72B70">
        <w:rPr>
          <w:lang w:eastAsia="zh-CN"/>
        </w:rPr>
        <w:t>ed</w:t>
      </w:r>
      <w:r w:rsidR="00F9438F">
        <w:rPr>
          <w:lang w:eastAsia="zh-CN"/>
        </w:rPr>
        <w:t xml:space="preserve"> 2D </w:t>
      </w:r>
      <w:r w:rsidR="003F2710">
        <w:rPr>
          <w:lang w:eastAsia="zh-CN"/>
        </w:rPr>
        <w:t>autocorrelated</w:t>
      </w:r>
      <w:r w:rsidR="00F9438F">
        <w:rPr>
          <w:lang w:eastAsia="zh-CN"/>
        </w:rPr>
        <w:t xml:space="preserve"> deviations </w:t>
      </w:r>
      <w:r w:rsidR="003F2710">
        <w:rPr>
          <w:lang w:eastAsia="zh-CN"/>
        </w:rPr>
        <w:t xml:space="preserve">in </w:t>
      </w:r>
      <w:r w:rsidR="00C72B70">
        <w:rPr>
          <w:lang w:eastAsia="zh-CN"/>
        </w:rPr>
        <w:t>survival</w:t>
      </w:r>
      <w:r w:rsidR="003F2710">
        <w:rPr>
          <w:lang w:eastAsia="zh-CN"/>
        </w:rPr>
        <w:t xml:space="preserve"> as well as </w:t>
      </w:r>
      <w:r w:rsidR="00815C30">
        <w:rPr>
          <w:lang w:eastAsia="zh-CN"/>
        </w:rPr>
        <w:t xml:space="preserve">independent </w:t>
      </w:r>
      <w:r w:rsidR="003F2710">
        <w:rPr>
          <w:lang w:eastAsia="zh-CN"/>
        </w:rPr>
        <w:t xml:space="preserve">deviations in </w:t>
      </w:r>
      <w:r w:rsidR="00B35C12" w:rsidRPr="00C72B70">
        <w:rPr>
          <w:i/>
          <w:iCs/>
          <w:lang w:eastAsia="zh-CN"/>
        </w:rPr>
        <w:t>M</w:t>
      </w:r>
      <w:r w:rsidR="00B35C12" w:rsidRPr="00B35C12">
        <w:rPr>
          <w:lang w:eastAsia="zh-CN"/>
        </w:rPr>
        <w:t>,</w:t>
      </w:r>
      <w:r w:rsidR="00B35C12">
        <w:rPr>
          <w:lang w:eastAsia="zh-CN"/>
        </w:rPr>
        <w:t xml:space="preserve"> and</w:t>
      </w:r>
      <w:r w:rsidR="00C72B70">
        <w:rPr>
          <w:lang w:eastAsia="zh-CN"/>
        </w:rPr>
        <w:t xml:space="preserve"> </w:t>
      </w:r>
      <w:r w:rsidR="00A41F2A">
        <w:t>altered</w:t>
      </w:r>
      <w:r w:rsidR="00EC722C">
        <w:t xml:space="preserve"> estimates of </w:t>
      </w:r>
      <w:r w:rsidR="003F2710">
        <w:t>spawning stock biomass</w:t>
      </w:r>
      <w:r w:rsidR="00C72B70">
        <w:t xml:space="preserve"> by 18% </w:t>
      </w:r>
      <w:r w:rsidR="00A41F2A">
        <w:t xml:space="preserve">and </w:t>
      </w:r>
      <w:r w:rsidR="001C5913" w:rsidRPr="00BC160A">
        <w:rPr>
          <w:i/>
          <w:iCs/>
        </w:rPr>
        <w:t>F</w:t>
      </w:r>
      <w:r w:rsidR="00294DFF">
        <w:t xml:space="preserve"> </w:t>
      </w:r>
      <w:r w:rsidR="007F62AA">
        <w:t xml:space="preserve">by </w:t>
      </w:r>
      <w:r w:rsidR="00C72B70">
        <w:t>21% in model years. In</w:t>
      </w:r>
      <w:r w:rsidR="001C5913">
        <w:t xml:space="preserve"> short-term projections with </w:t>
      </w:r>
      <w:r w:rsidR="001C5913" w:rsidRPr="00BC160A">
        <w:rPr>
          <w:i/>
          <w:iCs/>
        </w:rPr>
        <w:t>F</w:t>
      </w:r>
      <w:r w:rsidR="007A261A">
        <w:t xml:space="preserve"> = 0</w:t>
      </w:r>
      <w:r w:rsidR="00C72B70">
        <w:t xml:space="preserve">, the model estimated 48% lower </w:t>
      </w:r>
      <w:r w:rsidR="00B35C12">
        <w:t>spawning stock biomass</w:t>
      </w:r>
      <w:r w:rsidR="00294DFF">
        <w:t xml:space="preserve">. </w:t>
      </w:r>
      <w:r w:rsidR="00F9438F">
        <w:t xml:space="preserve">We conclude that </w:t>
      </w:r>
      <w:r w:rsidR="00760FB4">
        <w:t>incorporating 2D autocorrelated variation in survival</w:t>
      </w:r>
      <w:r w:rsidR="00B35C12">
        <w:t xml:space="preserve"> or </w:t>
      </w:r>
      <w:r w:rsidR="00760FB4" w:rsidRPr="00760FB4">
        <w:rPr>
          <w:i/>
          <w:iCs/>
        </w:rPr>
        <w:t>M</w:t>
      </w:r>
      <w:r w:rsidR="00760FB4">
        <w:rPr>
          <w:lang w:eastAsia="zh-CN"/>
        </w:rPr>
        <w:t xml:space="preserve">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071210">
        <w:rPr>
          <w:lang w:eastAsia="zh-CN"/>
        </w:rPr>
        <w:t>consistency</w:t>
      </w:r>
      <w:r w:rsidR="00760FB4">
        <w:rPr>
          <w:lang w:eastAsia="zh-CN"/>
        </w:rPr>
        <w:t xml:space="preserve"> of</w:t>
      </w:r>
      <w:r w:rsidR="003B3D56">
        <w:rPr>
          <w:lang w:eastAsia="zh-CN"/>
        </w:rPr>
        <w:t xml:space="preserve"> </w:t>
      </w:r>
      <w:r w:rsidR="00B35C12">
        <w:rPr>
          <w:lang w:eastAsia="zh-CN"/>
        </w:rPr>
        <w:t xml:space="preserve">biomass </w:t>
      </w:r>
      <w:r w:rsidR="00977ECA">
        <w:rPr>
          <w:lang w:eastAsia="zh-CN"/>
        </w:rPr>
        <w:t>projection</w:t>
      </w:r>
      <w:r w:rsidR="001C5913">
        <w:rPr>
          <w:lang w:eastAsia="zh-CN"/>
        </w:rPr>
        <w:t>s</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B3D6051" w:rsidR="00C64632" w:rsidRPr="009A4919" w:rsidRDefault="00A3140D" w:rsidP="00E84D98">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1B3A9C">
        <w:t>U</w:t>
      </w:r>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E04F59">
        <w:t xml:space="preserve">is </w:t>
      </w:r>
      <w:r w:rsidR="001510C6">
        <w:t xml:space="preserve">relatively </w:t>
      </w:r>
      <w:r w:rsidR="00E04F59">
        <w:t>rare</w:t>
      </w:r>
      <w:r w:rsidR="001510C6">
        <w:t xml:space="preserve"> but has been used to model deviations in fishing mortality (Nielsen and Berg 2014; Kumar et al. 2020), natural mortality (Cadigan 2016), selectivity (Xu et al. 2019), and catch and survey index observations (Berg and Nielsen 2016)</w:t>
      </w:r>
      <w:r w:rsidR="00A95D46">
        <w:t>.</w:t>
      </w:r>
    </w:p>
    <w:p w14:paraId="2D919275" w14:textId="1D35AA5B"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r w:rsidR="00DB6BFB" w:rsidRPr="00DB6BFB">
        <w:rPr>
          <w:i/>
          <w:iCs/>
          <w:lang w:eastAsia="zh-CN"/>
        </w:rPr>
        <w:t>Limanda ferruginea</w:t>
      </w:r>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1990s and</w:t>
      </w:r>
      <w:r w:rsidR="004B2A2F">
        <w:rPr>
          <w:lang w:eastAsia="zh-CN"/>
        </w:rPr>
        <w:t>,</w:t>
      </w:r>
      <w:r w:rsidRPr="009A4919">
        <w:rPr>
          <w:lang w:eastAsia="zh-CN"/>
        </w:rPr>
        <w:t xml:space="preserve"> since then</w:t>
      </w:r>
      <w:r w:rsidR="004B2A2F">
        <w:rPr>
          <w:lang w:eastAsia="zh-CN"/>
        </w:rPr>
        <w:t>,</w:t>
      </w:r>
      <w:r w:rsidRPr="009A4919">
        <w:rPr>
          <w:lang w:eastAsia="zh-CN"/>
        </w:rPr>
        <w:t xml:space="preserve"> all stocks have experienced some recovery except </w:t>
      </w:r>
      <w:r w:rsidR="00005564" w:rsidRPr="009A4919">
        <w:rPr>
          <w:lang w:eastAsia="zh-CN"/>
        </w:rPr>
        <w:t>for</w:t>
      </w:r>
      <w:r w:rsidR="00005564">
        <w:rPr>
          <w:lang w:eastAsia="zh-CN"/>
        </w:rPr>
        <w:t xml:space="preserve"> the southern-most </w:t>
      </w:r>
      <w:r w:rsidR="004B2A2F">
        <w:rPr>
          <w:lang w:eastAsia="zh-CN"/>
        </w:rPr>
        <w:t xml:space="preserve">stock, </w:t>
      </w:r>
      <w:r w:rsidRPr="009A4919">
        <w:rPr>
          <w:lang w:eastAsia="zh-CN"/>
        </w:rPr>
        <w:t>Southern New England-Mid Atlantic (SNE</w:t>
      </w:r>
      <w:r w:rsidR="004B2175" w:rsidRPr="009A4919">
        <w:rPr>
          <w:lang w:eastAsia="zh-CN"/>
        </w:rPr>
        <w:t>MA</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4B2A2F">
        <w:rPr>
          <w:noProof/>
          <w:lang w:eastAsia="zh-CN"/>
        </w:rPr>
        <w:t xml:space="preserve">, </w:t>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w:t>
      </w:r>
      <w:r w:rsidR="004B2A2F">
        <w:rPr>
          <w:lang w:eastAsia="zh-CN"/>
        </w:rPr>
        <w:t xml:space="preserve">SNEMA yellowtail </w:t>
      </w:r>
      <w:r w:rsidR="004B2A2F">
        <w:rPr>
          <w:lang w:eastAsia="zh-CN"/>
        </w:rPr>
        <w:lastRenderedPageBreak/>
        <w:t xml:space="preserve">flounder </w:t>
      </w:r>
      <w:r w:rsidR="00650C62">
        <w:rPr>
          <w:lang w:eastAsia="zh-CN"/>
        </w:rPr>
        <w:t>assessment</w:t>
      </w:r>
      <w:r w:rsidR="004B2A2F">
        <w:rPr>
          <w:lang w:eastAsia="zh-CN"/>
        </w:rPr>
        <w:t>s</w:t>
      </w:r>
      <w:r w:rsidR="00650C62">
        <w:rPr>
          <w:lang w:eastAsia="zh-CN"/>
        </w:rPr>
        <w:t xml:space="preserve">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 xml:space="preserve">assessment </w:t>
      </w:r>
      <w:r w:rsidR="004B2A2F">
        <w:rPr>
          <w:lang w:eastAsia="zh-CN"/>
        </w:rPr>
        <w:t xml:space="preserve">model </w:t>
      </w:r>
      <w:r w:rsidR="00650C62">
        <w:rPr>
          <w:lang w:eastAsia="zh-CN"/>
        </w:rPr>
        <w:t>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 xml:space="preserve">Recent studies </w:t>
      </w:r>
      <w:r w:rsidR="006F76B6">
        <w:rPr>
          <w:lang w:eastAsia="zh-CN"/>
        </w:rPr>
        <w:t xml:space="preserve">link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4B2A2F">
        <w:rPr>
          <w:lang w:eastAsia="zh-CN"/>
        </w:rPr>
        <w:t xml:space="preserve">(Mohn 1999)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6E401C49" w14:textId="35296751" w:rsidR="0083541E" w:rsidRDefault="003D704F" w:rsidP="008A5784">
      <w:pPr>
        <w:pStyle w:val="Chapterheading0"/>
        <w:spacing w:after="0"/>
        <w:jc w:val="left"/>
      </w:pPr>
      <w:r>
        <w:tab/>
      </w:r>
      <w:r w:rsidR="004B2A2F">
        <w:t>To address</w:t>
      </w:r>
      <w:r w:rsidR="004B2A2F" w:rsidRPr="009A4919">
        <w:t xml:space="preserve"> </w:t>
      </w:r>
      <w:r w:rsidR="004B2A2F">
        <w:t>retrospective issues</w:t>
      </w:r>
      <w:r w:rsidR="004B2A2F" w:rsidRPr="009A4919">
        <w:t xml:space="preserve"> in the assessments of </w:t>
      </w:r>
      <w:r w:rsidR="004B2A2F">
        <w:t xml:space="preserve">some </w:t>
      </w:r>
      <w:r w:rsidR="004B2A2F" w:rsidRPr="009A4919">
        <w:t>New England fish stocks</w:t>
      </w:r>
      <w:r w:rsidR="004B2A2F">
        <w:t xml:space="preserve">, such as </w:t>
      </w:r>
      <w:r w:rsidR="004B2A2F" w:rsidRPr="009A4919">
        <w:t xml:space="preserve">Georges Bank yellowtail flounder </w:t>
      </w:r>
      <w:r w:rsidR="004B2A2F" w:rsidRPr="009A4919">
        <w:fldChar w:fldCharType="begin"/>
      </w:r>
      <w:r w:rsidR="004B2A2F">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B2A2F" w:rsidRPr="009A4919">
        <w:fldChar w:fldCharType="separate"/>
      </w:r>
      <w:r w:rsidR="004B2A2F">
        <w:rPr>
          <w:noProof/>
        </w:rPr>
        <w:t>(Legault et al. 2012)</w:t>
      </w:r>
      <w:r w:rsidR="004B2A2F" w:rsidRPr="009A4919">
        <w:fldChar w:fldCharType="end"/>
      </w:r>
      <w:r w:rsidR="004B2A2F" w:rsidRPr="009A4919">
        <w:t xml:space="preserve"> and Gulf of Maine Atlantic cod </w:t>
      </w:r>
      <w:r w:rsidR="004B2A2F" w:rsidRPr="009A4919">
        <w:fldChar w:fldCharType="begin"/>
      </w:r>
      <w:r w:rsidR="004B2A2F">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B2A2F" w:rsidRPr="009A4919">
        <w:fldChar w:fldCharType="separate"/>
      </w:r>
      <w:r w:rsidR="004B2A2F">
        <w:rPr>
          <w:noProof/>
        </w:rPr>
        <w:t>(NEFSC 2013)</w:t>
      </w:r>
      <w:r w:rsidR="004B2A2F" w:rsidRPr="009A4919">
        <w:fldChar w:fldCharType="end"/>
      </w:r>
      <w:r w:rsidR="004B2A2F" w:rsidRPr="009A4919">
        <w:t xml:space="preserve">, </w:t>
      </w:r>
      <w:r w:rsidR="004B2A2F">
        <w:t>scientists sometimes impose a temporal trend on the natural mortality rate (</w:t>
      </w:r>
      <w:r w:rsidR="004B2A2F" w:rsidRPr="00360CBF">
        <w:rPr>
          <w:rFonts w:hint="eastAsia"/>
          <w:i/>
          <w:lang w:eastAsia="zh-CN"/>
        </w:rPr>
        <w:t>M</w:t>
      </w:r>
      <w:r w:rsidR="004B2A2F" w:rsidRPr="00B65288">
        <w:rPr>
          <w:iCs/>
          <w:lang w:eastAsia="zh-CN"/>
        </w:rPr>
        <w:t>)</w:t>
      </w:r>
      <w:r w:rsidR="004B2A2F">
        <w:t xml:space="preserve"> in stock assessment models</w:t>
      </w:r>
      <w:r w:rsidR="004B2A2F" w:rsidRPr="009A4919">
        <w:t>.</w:t>
      </w:r>
      <w:r w:rsidR="004B2A2F">
        <w:t xml:space="preserve"> This is because retrospective patterns </w:t>
      </w:r>
      <w:r w:rsidR="00BE6571">
        <w:t xml:space="preserve">typically </w:t>
      </w:r>
      <w:r w:rsidR="00320BB4">
        <w:t>arise</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w:t>
      </w:r>
      <w:r w:rsidR="00E07C15">
        <w:t>e.g.,</w:t>
      </w:r>
      <w:r w:rsidR="003841E3">
        <w:t xml:space="preserve">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p>
    <w:p w14:paraId="44AC5484" w14:textId="10E504AB" w:rsidR="00C64632" w:rsidRPr="009A4919" w:rsidRDefault="004807ED" w:rsidP="0083541E">
      <w:pPr>
        <w:pStyle w:val="Chapterheading0"/>
        <w:spacing w:after="0"/>
        <w:ind w:firstLine="720"/>
        <w:jc w:val="left"/>
        <w:rPr>
          <w:lang w:eastAsia="zh-CN"/>
        </w:rPr>
      </w:pPr>
      <w:r>
        <w:t>In the search for possible misspecifications underlying a retrospective pattern,</w:t>
      </w:r>
      <w:r w:rsidRPr="00360CBF">
        <w:rPr>
          <w:i/>
        </w:rPr>
        <w:t xml:space="preserve"> M</w:t>
      </w:r>
      <w:r>
        <w:t xml:space="preserve"> </w:t>
      </w:r>
      <w:r w:rsidRPr="009A4919">
        <w:t xml:space="preserve">is an important parameter </w:t>
      </w:r>
      <w:r>
        <w:t xml:space="preserve">to consider because </w:t>
      </w:r>
      <w:r w:rsidR="00C64632" w:rsidRPr="009A4919">
        <w:t xml:space="preserve">it directly influences stock </w:t>
      </w:r>
      <w:r w:rsidR="004D3256" w:rsidRPr="009A4919">
        <w:t>produc</w:t>
      </w:r>
      <w:r w:rsidR="004D3256">
        <w:t>t</w:t>
      </w:r>
      <w:r w:rsidR="004D3256" w:rsidRPr="009A4919">
        <w:t>ivity</w:t>
      </w:r>
      <w:r>
        <w:t>.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83541E">
        <w:t>usually specified</w:t>
      </w:r>
      <w:r w:rsidR="0083541E" w:rsidRPr="009A4919">
        <w:t xml:space="preserve"> as a time-invariant </w:t>
      </w:r>
      <w:r w:rsidR="0083541E">
        <w:t>constant</w:t>
      </w:r>
      <w:r w:rsidR="0083541E" w:rsidRPr="009A4919">
        <w:t xml:space="preserve"> </w:t>
      </w:r>
      <w:r w:rsidR="0083541E">
        <w:t xml:space="preserve">because it is </w:t>
      </w:r>
      <w:r w:rsidR="00C65CC9">
        <w:t xml:space="preserve">often </w:t>
      </w:r>
      <w:r w:rsidR="00C64632" w:rsidRPr="009A4919">
        <w:t>difficult to estimate</w:t>
      </w:r>
      <w:r w:rsidR="000950BB">
        <w:t xml:space="preserve">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83541E">
        <w:t>found that</w:t>
      </w:r>
      <w:r w:rsidR="000950BB">
        <w:t xml:space="preserve"> </w:t>
      </w:r>
      <w:r w:rsidR="00D60285" w:rsidRPr="009A4919">
        <w:t xml:space="preserve">misspecifying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w:t>
      </w:r>
      <w:r w:rsidR="003A2DE1" w:rsidRPr="009A4919">
        <w:lastRenderedPageBreak/>
        <w:t xml:space="preserve">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and</w:t>
      </w:r>
      <w:r>
        <w:t xml:space="preserve"> in the latest </w:t>
      </w:r>
      <w:r>
        <w:rPr>
          <w:noProof/>
        </w:rPr>
        <w:t>SNEMA yellowtail flounder</w:t>
      </w:r>
      <w:r w:rsidR="008A1637">
        <w:t xml:space="preserve"> </w:t>
      </w:r>
      <w:r>
        <w:t xml:space="preserve">assessment </w:t>
      </w:r>
      <m:oMath>
        <m:r>
          <w:rPr>
            <w:rFonts w:ascii="Cambria Math" w:hAnsi="Cambria Math"/>
          </w:rPr>
          <m:t>M</m:t>
        </m:r>
        <m:r>
          <w:rPr>
            <w:rFonts w:ascii="Cambria Math" w:hAnsi="Cambria Math"/>
            <w:lang w:eastAsia="zh-CN"/>
          </w:rPr>
          <m:t>/(F+M)</m:t>
        </m:r>
      </m:oMath>
      <w:r w:rsidR="008A1637">
        <w:t xml:space="preserve"> </w:t>
      </w:r>
      <w:r>
        <w:t xml:space="preserve">is currently </w:t>
      </w:r>
      <w:r w:rsidR="008A1637">
        <w:rPr>
          <w:noProof/>
        </w:rPr>
        <w:t>near</w:t>
      </w:r>
      <w:r w:rsidR="008A1637">
        <w:t xml:space="preserve"> the </w:t>
      </w:r>
      <w:r w:rsidR="008A1637" w:rsidRPr="009A4919">
        <w:t>historical maximum</w:t>
      </w:r>
      <w:r w:rsidR="008A1637">
        <w:t xml:space="preserve"> since </w:t>
      </w:r>
      <m:oMath>
        <m:r>
          <w:rPr>
            <w:rFonts w:ascii="Cambria Math" w:hAnsi="Cambria Math"/>
          </w:rPr>
          <m:t>F</m:t>
        </m:r>
      </m:oMath>
      <w:r w:rsidR="008A1637">
        <w:t xml:space="preserve"> </w:t>
      </w:r>
      <w:r>
        <w:t>i</w:t>
      </w:r>
      <w:r w:rsidR="008A1637">
        <w:t xml:space="preserve">s </w:t>
      </w:r>
      <w:r>
        <w:t>near its</w:t>
      </w:r>
      <w:r w:rsidR="008A1637">
        <w:t xml:space="preserve">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decreasing function of age</w:t>
      </w:r>
      <w:r>
        <w:t>,</w:t>
      </w:r>
      <w:r w:rsidR="003A2DE1">
        <w:t xml:space="preserv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45A8E462" w:rsidR="00F73385" w:rsidRDefault="00C20671" w:rsidP="00307CF2">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rsidRPr="009A4919">
        <w:t>first-order auto</w:t>
      </w:r>
      <w:r>
        <w:t>regress</w:t>
      </w:r>
      <w:r w:rsidR="008E30F0">
        <w:t>ive</w:t>
      </w:r>
      <w:r>
        <w:t xml:space="preserve">, </w:t>
      </w:r>
      <w:r w:rsidRPr="009A4919">
        <w:rPr>
          <w:lang w:eastAsia="zh-CN"/>
        </w:rPr>
        <w:t>AR</w:t>
      </w:r>
      <w:r w:rsidRPr="009A4919">
        <w:t>(1)</w:t>
      </w:r>
      <w:r>
        <w:t xml:space="preserve">, </w:t>
      </w:r>
      <w:r w:rsidR="008E30F0">
        <w:t xml:space="preserve">smoother </w:t>
      </w:r>
      <w:r w:rsidR="008F0EEC">
        <w:t xml:space="preserve">over </w:t>
      </w:r>
      <w:r w:rsidR="008E30F0">
        <w:t xml:space="preserve">two dimensions, </w:t>
      </w:r>
      <w:r w:rsidR="008F0EEC">
        <w:t>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w:t>
      </w:r>
      <w:r w:rsidR="00095284">
        <w:t xml:space="preserve">ortheast Fisheries Science Center </w:t>
      </w:r>
      <w:r w:rsidR="00626AA7">
        <w:t>(</w:t>
      </w:r>
      <w:r w:rsidR="00095284">
        <w:t>NEFSC</w:t>
      </w:r>
      <w:r w:rsidR="008E30F0">
        <w:t>,</w:t>
      </w:r>
      <w:r w:rsidR="00095284">
        <w:t xml:space="preserve"> </w:t>
      </w:r>
      <w:r w:rsidR="0094034C">
        <w:t>Miller and Stock 2020; Stock and Miller, this issue</w:t>
      </w:r>
      <w:r w:rsidR="00626AA7">
        <w:t>)</w:t>
      </w:r>
      <w:r w:rsidR="00F65818" w:rsidRPr="009A4919">
        <w:t xml:space="preserve">. </w:t>
      </w:r>
      <w:r w:rsidR="00307CF2">
        <w:t xml:space="preserve">Using correlated process errors in state-space stock assessment models to reduce retrospective patterns is an emerging concept (ICES 2020).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Nielsen and Berg 2014; Miller et al. 2016; Aeberhard et al. 2018)</w:t>
      </w:r>
      <w:r w:rsidR="002E23AD" w:rsidRPr="009A4919">
        <w:t>.</w:t>
      </w:r>
      <w:r w:rsidR="00882D03">
        <w:t xml:space="preserve"> Statistical catch-at-age models assume that survival</w:t>
      </w:r>
      <w:r w:rsidR="00CB6097">
        <w:t xml:space="preserve"> is deterministic, </w:t>
      </w:r>
      <w:r w:rsidR="00E07C15">
        <w:t>i.e.,</w:t>
      </w:r>
      <w:r w:rsidR="00CB6097">
        <w:t xml:space="preserv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 xml:space="preserve">deviations in survival (Gudmundsson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Cadigan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w:t>
      </w:r>
    </w:p>
    <w:p w14:paraId="35EC78D7" w14:textId="128A7FA8" w:rsidR="004C022D" w:rsidRPr="00BD499D" w:rsidRDefault="004B3293" w:rsidP="005D07D2">
      <w:pPr>
        <w:pStyle w:val="Chapterheading0"/>
        <w:spacing w:after="0"/>
        <w:ind w:firstLine="720"/>
        <w:jc w:val="left"/>
      </w:pPr>
      <w:r>
        <w:lastRenderedPageBreak/>
        <w:t xml:space="preserve">In this study, we </w:t>
      </w:r>
      <w:r w:rsidR="005D07D2">
        <w:t xml:space="preserve">extend the model presented in </w:t>
      </w:r>
      <w:r w:rsidR="005D07D2">
        <w:rPr>
          <w:noProof/>
        </w:rPr>
        <w:t xml:space="preserve">Miller et al. (2016) to include </w:t>
      </w:r>
      <w:r w:rsidR="003A2643">
        <w:t xml:space="preserve">2D </w:t>
      </w:r>
      <w:r w:rsidR="005D07D2">
        <w:t xml:space="preserve">AR(1) deviations in </w:t>
      </w:r>
      <w:r w:rsidR="00986FA6">
        <w:t xml:space="preserve">survival and </w:t>
      </w:r>
      <m:oMath>
        <m:r>
          <w:rPr>
            <w:rFonts w:ascii="Cambria Math" w:hAnsi="Cambria Math"/>
          </w:rPr>
          <m:t>M</m:t>
        </m:r>
      </m:oMath>
      <w:r w:rsidR="005D07D2">
        <w:t xml:space="preserve">. We then apply it to the </w:t>
      </w:r>
      <w:r w:rsidR="00986FA6">
        <w:t xml:space="preserve">assessment of </w:t>
      </w:r>
      <w:r>
        <w:t>SNEMA yellowtail flounder</w:t>
      </w:r>
      <w:r w:rsidR="009A4015">
        <w:t>.</w:t>
      </w:r>
      <w:r>
        <w:t xml:space="preserve"> </w:t>
      </w:r>
      <w:bookmarkStart w:id="5" w:name="_Toc465598051"/>
      <w:r w:rsidR="005D07D2">
        <w:t>In particular, w</w:t>
      </w:r>
      <w:r w:rsidR="00F73385">
        <w:t xml:space="preserve">e assess </w:t>
      </w:r>
      <w:r w:rsidR="008A373A">
        <w:t xml:space="preserve">whether </w:t>
      </w:r>
      <w:r w:rsidR="00AD08A0">
        <w:t xml:space="preserve">it </w:t>
      </w:r>
      <w:r w:rsidR="005D07D2">
        <w:t>i</w:t>
      </w:r>
      <w:r w:rsidR="00AD08A0">
        <w:t xml:space="preserve">s better to place </w:t>
      </w:r>
      <w:r w:rsidR="008A373A">
        <w:t xml:space="preserve">the 2D AR(1) smoother on survival versus </w:t>
      </w:r>
      <m:oMath>
        <m:r>
          <w:rPr>
            <w:rFonts w:ascii="Cambria Math" w:hAnsi="Cambria Math"/>
          </w:rPr>
          <m:t>M</m:t>
        </m:r>
      </m:oMath>
      <w:r w:rsidR="008A373A">
        <w:t xml:space="preserve">, </w:t>
      </w:r>
      <w:r w:rsidR="00DB711B">
        <w:t xml:space="preserve">attempt to estimate </w:t>
      </w:r>
      <w:r w:rsidR="008A373A">
        <w:t xml:space="preserve">a model with 2D AR(1) smoothers on both </w:t>
      </w:r>
      <w:r w:rsidR="00AD08A0">
        <w:t xml:space="preserve">survival and </w:t>
      </w:r>
      <m:oMath>
        <m:r>
          <w:rPr>
            <w:rFonts w:ascii="Cambria Math" w:hAnsi="Cambria Math"/>
          </w:rPr>
          <m:t>M</m:t>
        </m:r>
      </m:oMath>
      <w:r w:rsidR="00AD08A0">
        <w:t xml:space="preserve">, and </w:t>
      </w:r>
      <w:r w:rsidR="00DB711B">
        <w:t xml:space="preserve">measure </w:t>
      </w:r>
      <w:r w:rsidR="00AD08A0">
        <w:t xml:space="preserve">the impact </w:t>
      </w:r>
      <w:r w:rsidR="005D07D2">
        <w:t xml:space="preserve">of including the 2D AR(1) smoother </w:t>
      </w:r>
      <w:r w:rsidR="00AD08A0">
        <w:t>on estimates of S</w:t>
      </w:r>
      <w:r w:rsidR="00E44981">
        <w:t xml:space="preserve">SB and </w:t>
      </w:r>
      <w:r w:rsidR="00E44981" w:rsidRPr="00E44981">
        <w:rPr>
          <w:i/>
        </w:rPr>
        <w:t>F</w:t>
      </w:r>
      <w:r w:rsidR="00E44981">
        <w:t>.</w:t>
      </w:r>
    </w:p>
    <w:p w14:paraId="1D55C63A" w14:textId="0AC2F435" w:rsidR="00BC621B" w:rsidRPr="00BC621B" w:rsidRDefault="00004AB7" w:rsidP="001829AC">
      <w:pPr>
        <w:pStyle w:val="Heading1"/>
        <w:numPr>
          <w:ilvl w:val="0"/>
          <w:numId w:val="15"/>
        </w:numPr>
      </w:pPr>
      <w:r>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5562452B"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2461A21B" w14:textId="4BEB89F1" w:rsidR="00554EF6" w:rsidRDefault="002767EC" w:rsidP="00554EF6">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r w:rsidR="00D23077">
        <w:t xml:space="preserve">, </w:t>
      </w:r>
      <w:r w:rsidR="00D23077" w:rsidRPr="00BC160A">
        <w:rPr>
          <w:i/>
          <w:iCs/>
        </w:rPr>
        <w:t>Z</w:t>
      </w:r>
      <w:r w:rsidR="00D23077">
        <w:t xml:space="preserve"> is the total mortality rate (</w:t>
      </w:r>
      <w:r w:rsidR="00D23077" w:rsidRPr="00BC160A">
        <w:rPr>
          <w:i/>
          <w:iCs/>
        </w:rPr>
        <w:t>F</w:t>
      </w:r>
      <w:r w:rsidR="00D23077">
        <w:t xml:space="preserve"> + </w:t>
      </w:r>
      <w:r w:rsidR="00D23077" w:rsidRPr="00BC160A">
        <w:rPr>
          <w:i/>
          <w:iCs/>
        </w:rPr>
        <w:t>M</w:t>
      </w:r>
      <w:r w:rsidR="00D23077">
        <w:t xml:space="preserve">), </w:t>
      </w:r>
      <m:oMath>
        <m:r>
          <w:rPr>
            <w:rFonts w:ascii="Cambria Math" w:hAnsi="Cambria Math"/>
          </w:rPr>
          <m:t>A</m:t>
        </m:r>
      </m:oMath>
      <w:r w:rsidR="00E07C15">
        <w:t xml:space="preserve"> represents the plus-group, </w:t>
      </w:r>
      <w:r w:rsidR="00D23077">
        <w:t>and</w:t>
      </w:r>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00626AA7">
        <w:t xml:space="preserve"> </w:t>
      </w:r>
      <w:r w:rsidR="00554EF6">
        <w:t xml:space="preserve">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terms can be equivalently called “random effects,” “deviations,” or “process errors” on numbers-at-age or survival. Hereafter,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as random effects or deviations.</w:t>
      </w:r>
    </w:p>
    <w:p w14:paraId="0D693C35" w14:textId="1B45919B" w:rsidR="002972FB" w:rsidRDefault="00095C2A" w:rsidP="00554EF6">
      <w:pPr>
        <w:pStyle w:val="Chapterheading0"/>
        <w:spacing w:after="0"/>
        <w:ind w:firstLine="720"/>
        <w:jc w:val="left"/>
      </w:pPr>
      <w:r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54EF6">
        <w:rPr>
          <w:lang w:eastAsia="zh-CN"/>
        </w:rPr>
        <w:t>s</w:t>
      </w:r>
      <w:r w:rsidR="005E7077">
        <w:t xml:space="preserve"> </w:t>
      </w:r>
      <w:r w:rsidRPr="009A4919">
        <w:t xml:space="preserve">stands for </w:t>
      </w:r>
      <w:r w:rsidR="005E77BF" w:rsidRPr="009A4919">
        <w:t xml:space="preserve">population </w:t>
      </w:r>
      <w:r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and in fact</w:t>
      </w:r>
      <w:r w:rsidR="00E07C15">
        <w:t>,</w:t>
      </w:r>
      <w:r w:rsidR="00703ABC">
        <w:t xml:space="preserve">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Pr="009A4919">
        <w:t>.</w:t>
      </w:r>
      <w:r w:rsidR="007C7F99"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w:t>
      </w:r>
      <w:r w:rsidR="00020BC5">
        <w:lastRenderedPageBreak/>
        <w:t xml:space="preserve">claimed that </w:t>
      </w:r>
      <w:r w:rsidR="005E77BF" w:rsidRPr="009A4919">
        <w:t>t</w:t>
      </w:r>
      <w:r w:rsidR="00020BC5">
        <w:t>he survival deviation term</w:t>
      </w:r>
      <w:r w:rsidR="005E77BF" w:rsidRPr="009A4919">
        <w:t xml:space="preserve"> can also be </w:t>
      </w:r>
      <w:r w:rsidR="00626AA7">
        <w:t>interpreted as “irregular natural mortality”</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r w:rsidR="00FE2CEE">
        <w:t>Cadigan (2016) and Aldrin et al. (2020) follow this interpretation</w:t>
      </w:r>
      <w:r w:rsidR="00307CF2">
        <w:t xml:space="preserve"> </w:t>
      </w:r>
      <w:r w:rsidR="0016096C">
        <w:t xml:space="preserve">and </w:t>
      </w:r>
      <w:r w:rsidR="00307CF2" w:rsidRPr="00307CF2">
        <w:t xml:space="preserve">directly </w:t>
      </w:r>
      <w:r w:rsidR="0016096C">
        <w:t>modelled</w:t>
      </w:r>
      <w:r w:rsidR="00307CF2" w:rsidRPr="00307CF2">
        <w:t xml:space="preserve"> deviations in log(</w:t>
      </w:r>
      <w:r w:rsidR="00307CF2" w:rsidRPr="0016096C">
        <w:rPr>
          <w:i/>
          <w:iCs/>
        </w:rPr>
        <w:t>M</w:t>
      </w:r>
      <w:r w:rsidR="00307CF2" w:rsidRPr="00307CF2">
        <w:t>)</w:t>
      </w:r>
      <w:r w:rsidR="00FE2CEE">
        <w:t xml:space="preserve">. </w:t>
      </w:r>
      <w:r w:rsidR="0016096C">
        <w:t>However</w:t>
      </w:r>
      <w:r w:rsidR="00BD2F49">
        <w:t>, th</w:t>
      </w:r>
      <w:r w:rsidR="0016096C">
        <w:t>e</w:t>
      </w:r>
      <w:r w:rsidR="00BD2F49">
        <w:t xml:space="preserve"> survival deviation</w:t>
      </w:r>
      <w:r w:rsidR="00554EF6">
        <w:t>s</w:t>
      </w:r>
      <w:r w:rsidR="00BD2F49">
        <w:t xml:space="preserve"> can also be caused by</w:t>
      </w:r>
      <w:r w:rsidR="00020BC5" w:rsidRPr="00020BC5">
        <w:t xml:space="preserve"> deviations in </w:t>
      </w:r>
      <w:r w:rsidR="0016096C" w:rsidRPr="0016096C">
        <w:rPr>
          <w:i/>
          <w:iCs/>
        </w:rPr>
        <w:t>F</w:t>
      </w:r>
      <w:r w:rsidR="00020BC5" w:rsidRPr="00020BC5">
        <w:t xml:space="preserve"> or more generally deviations from the Baranov</w:t>
      </w:r>
      <w:r w:rsidR="005E604A">
        <w:t xml:space="preserve"> </w:t>
      </w:r>
      <w:r w:rsidR="00B6094B">
        <w:t>catch equation</w:t>
      </w:r>
      <w:r w:rsidR="00020BC5" w:rsidRPr="00020BC5">
        <w:t>.</w:t>
      </w:r>
    </w:p>
    <w:p w14:paraId="193786C3" w14:textId="2164A42E"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r w:rsidR="00982936">
        <w:rPr>
          <w:lang w:eastAsia="zh-CN"/>
        </w:rPr>
        <w:t xml:space="preserve">mean </w:t>
      </w:r>
      <w:r w:rsidR="00254AF8">
        <w:rPr>
          <w:lang w:eastAsia="zh-CN"/>
        </w:rPr>
        <w:t>zero</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441A74"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0375EFBA"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w:t>
      </w:r>
      <w:r w:rsidR="00E07C15">
        <w:rPr>
          <w:lang w:eastAsia="zh-CN"/>
        </w:rPr>
        <w:t>i.e.,</w:t>
      </w:r>
      <w:r w:rsidR="00C23217">
        <w:rPr>
          <w:lang w:eastAsia="zh-CN"/>
        </w:rPr>
        <w:t xml:space="preserv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r w:rsidR="000629B6">
        <w:t xml:space="preserve">can be estimated </w:t>
      </w:r>
      <w:r w:rsidR="00982936">
        <w:t>internally</w:t>
      </w:r>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441A74"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441A74"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441A74"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37A13B10"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w:t>
      </w:r>
      <w:r w:rsidR="00E07C15">
        <w:rPr>
          <w:lang w:eastAsia="zh-CN"/>
        </w:rPr>
        <w:t>i.e.,</w:t>
      </w:r>
      <w:r w:rsidR="00392991">
        <w:rPr>
          <w:lang w:eastAsia="zh-CN"/>
        </w:rPr>
        <w:t xml:space="preserv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as in Cadigan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m:oMath>
        <m:r>
          <m:rPr>
            <m:nor/>
          </m:rP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4E64C63D"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estimated.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w:t>
      </w:r>
      <w:r w:rsidR="00F8435F">
        <w:t xml:space="preserve">Whether to estimate deviations i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F8435F">
        <w:t xml:space="preserve"> or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F8435F">
        <w:t xml:space="preserve"> also </w:t>
      </w:r>
      <w:r w:rsidR="005B1B0E">
        <w:t>affect</w:t>
      </w:r>
      <w:r w:rsidR="00F8435F">
        <w:t>s</w:t>
      </w:r>
      <w:r w:rsidR="005B1B0E">
        <w:t xml:space="preserve"> the calculation of reference points</w:t>
      </w:r>
      <w:r w:rsidR="009C2A0A">
        <w:t>.</w:t>
      </w:r>
    </w:p>
    <w:p w14:paraId="67A87FB2" w14:textId="53ABAD87" w:rsidR="004A2317" w:rsidRDefault="004A2317" w:rsidP="004A2317">
      <w:pPr>
        <w:pStyle w:val="Heading2"/>
      </w:pPr>
      <w:r>
        <w:t>2.2.  Model descriptions</w:t>
      </w:r>
    </w:p>
    <w:p w14:paraId="4637C993" w14:textId="6DEDC1F8" w:rsidR="004A2317" w:rsidRDefault="004A2317" w:rsidP="00495B32">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 xml:space="preserve">The </w:t>
      </w:r>
      <w:r>
        <w:lastRenderedPageBreak/>
        <w:t>“Base” model wa</w:t>
      </w:r>
      <w:r w:rsidRPr="00371C02">
        <w:t xml:space="preserve">s similar to a statistical catch-at-age model, </w:t>
      </w:r>
      <w:r w:rsidR="00E07C15">
        <w:t>e.g.,</w:t>
      </w:r>
      <w:r w:rsidR="000540C6">
        <w:t xml:space="preserve"> the </w:t>
      </w:r>
      <w:r w:rsidR="000540C6" w:rsidRPr="000540C6">
        <w:t>Age-Structured Assessment Program (ASAP, Legault and Restrepo 1998; Miller and Legault 2015)</w:t>
      </w:r>
      <w:r w:rsidR="000540C6">
        <w:t xml:space="preserve"> or Stock Synthesis (SS, </w:t>
      </w:r>
      <w:r w:rsidR="000540C6" w:rsidRPr="000540C6">
        <w:t>Methot and Wetzel 2013</w:t>
      </w:r>
      <w:r w:rsidR="000540C6">
        <w:t xml:space="preserve">), </w:t>
      </w:r>
      <w:r w:rsidRPr="00371C02">
        <w:t xml:space="preserve">where recruitment </w:t>
      </w:r>
      <w:r w:rsidR="000540C6">
        <w:t xml:space="preserve">deviations are </w:t>
      </w:r>
      <w:r w:rsidRPr="00371C02">
        <w:t xml:space="preserve">typically estimated </w:t>
      </w:r>
      <w:r w:rsidR="008C03BA">
        <w:t>in each year</w:t>
      </w:r>
      <w:r w:rsidRPr="00371C02">
        <w:t xml:space="preserve"> </w:t>
      </w:r>
      <w:r w:rsidR="008C03BA">
        <w:t xml:space="preserve">as independent fixed effects,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m:rPr>
            <m:sty m:val="p"/>
          </m:rPr>
          <w:rPr>
            <w:rFonts w:ascii="Cambria Math" w:hAnsi="Cambria Math"/>
          </w:rPr>
          <m:t xml:space="preserve"> ~ N</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num>
              <m:den>
                <m:r>
                  <w:rPr>
                    <w:rFonts w:ascii="Cambria Math" w:hAnsi="Cambria Math"/>
                  </w:rPr>
                  <m:t>2</m:t>
                </m:r>
              </m:den>
            </m:f>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e>
        </m:d>
      </m:oMath>
      <w:r w:rsidR="008C03BA">
        <w:t xml:space="preserve">, </w:t>
      </w:r>
      <w:r w:rsidR="005A60BB" w:rsidRPr="00371C02">
        <w:t>and survival is deterministic</w:t>
      </w:r>
      <w:r w:rsidR="005A60BB">
        <w:t xml:space="preserve">. However, while ASAP and SS do not estimate </w:t>
      </w:r>
      <w:r w:rsidR="008C03BA">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w:t>
      </w:r>
      <w:r w:rsidR="005A60BB">
        <w:t>i</w:t>
      </w:r>
      <w:r w:rsidR="000540C6">
        <w:t xml:space="preserve">n WHAM </w:t>
      </w:r>
      <w:r w:rsidR="00495B32">
        <w:t xml:space="preserve">the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oMath>
      <w:r w:rsidR="00495B32">
        <w:t xml:space="preserve"> can either be treated as random effects with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estimated internally</w:t>
      </w:r>
      <w:r w:rsidR="00495B32">
        <w:t xml:space="preserve">, or as fixed effect parameters (Miller and Stock 2020; Stock and Miller, this issue). Here, we chose to model recruitment deviations as random effects in </w:t>
      </w:r>
      <w:r w:rsidR="00995F2F">
        <w:t xml:space="preserve">the </w:t>
      </w:r>
      <w:r w:rsidR="00495B32">
        <w:t>Base model</w:t>
      </w:r>
      <w:r w:rsidR="005A60BB">
        <w:t xml:space="preserve">, i.e., we estimat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495B32">
        <w:t xml:space="preserve">. </w:t>
      </w:r>
      <w:r w:rsidR="00995F2F">
        <w:t xml:space="preserve">The next model, </w:t>
      </w:r>
      <w:r>
        <w:t>NAA-1</w:t>
      </w:r>
      <w:r w:rsidR="00995F2F">
        <w:t>,</w:t>
      </w:r>
      <w:r>
        <w:t xml:space="preserve"> added recruitment autocorrelation</w:t>
      </w:r>
      <w:r w:rsidR="00495B32">
        <w:t xml:space="preserve">, estimating </w:t>
      </w:r>
      <w:r w:rsidR="00995F2F">
        <w:t xml:space="preserve">one additional parameter from Eqn. 5,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t xml:space="preserve">.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3D8FC25D" w14:textId="77777777" w:rsidR="00F47E35"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t>
      </w:r>
    </w:p>
    <w:p w14:paraId="3932FCB9" w14:textId="00780537" w:rsidR="00995F2F" w:rsidRDefault="00F47E35" w:rsidP="004A2317">
      <w:pPr>
        <w:pStyle w:val="Chapterheading0"/>
        <w:spacing w:after="0"/>
        <w:ind w:firstLine="720"/>
        <w:jc w:val="left"/>
      </w:pPr>
      <w:r>
        <w:t xml:space="preserve">The last set of models </w:t>
      </w:r>
      <w:r w:rsidR="004A2317">
        <w:t xml:space="preserve">tested the ability of WHAM to simultaneously estimate numbers-at-age and </w:t>
      </w:r>
      <w:r w:rsidR="004A2317" w:rsidRPr="008A5784">
        <w:rPr>
          <w:i/>
          <w:iCs/>
        </w:rPr>
        <w:t>M</w:t>
      </w:r>
      <w:r w:rsidR="004A2317">
        <w:t xml:space="preserve"> </w:t>
      </w:r>
      <w:r w:rsidR="007C281D">
        <w:t xml:space="preserve">deviations </w:t>
      </w:r>
      <w:r w:rsidR="004A2317">
        <w:t>as random effects, using only the independent and 2D AR(1) autocorrelation structures for each (Table 3).</w:t>
      </w:r>
    </w:p>
    <w:p w14:paraId="10A79D91" w14:textId="47B9C467" w:rsidR="00F5594A" w:rsidRPr="00F5594A" w:rsidRDefault="00004AB7" w:rsidP="001829AC">
      <w:pPr>
        <w:pStyle w:val="Heading2"/>
      </w:pPr>
      <w:bookmarkStart w:id="19" w:name="OLE_LINK23"/>
      <w:bookmarkStart w:id="20" w:name="OLE_LINK24"/>
      <w:r>
        <w:lastRenderedPageBreak/>
        <w:t>2.</w:t>
      </w:r>
      <w:r w:rsidR="00057F48">
        <w:t>3</w:t>
      </w:r>
      <w:r w:rsidR="00BC621B">
        <w:t>.</w:t>
      </w:r>
      <w:r>
        <w:t xml:space="preserve">  </w:t>
      </w:r>
      <w:r w:rsidR="00F5594A">
        <w:t xml:space="preserve">Application to </w:t>
      </w:r>
      <w:r w:rsidR="006E6A00">
        <w:t>SNEMA</w:t>
      </w:r>
      <w:r w:rsidR="00F5594A">
        <w:t xml:space="preserve"> yellowtail flounder</w:t>
      </w:r>
      <w:bookmarkEnd w:id="19"/>
      <w:bookmarkEnd w:id="20"/>
    </w:p>
    <w:p w14:paraId="3E7D98AB" w14:textId="347B1536"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w:t>
      </w:r>
      <w:r w:rsidR="00D01105">
        <w:rPr>
          <w:lang w:eastAsia="zh-CN"/>
        </w:rPr>
        <w:t xml:space="preserve"> </w:t>
      </w:r>
      <w:r w:rsidR="006250F2">
        <w:rPr>
          <w:lang w:eastAsia="zh-CN"/>
        </w:rPr>
        <w:t>composition from the three bottom trawl surveys and the commercial catch</w:t>
      </w:r>
      <w:r w:rsidR="008C32D4">
        <w:rPr>
          <w:lang w:eastAsia="zh-CN"/>
        </w:rPr>
        <w:t xml:space="preserve">. </w:t>
      </w:r>
      <w:r w:rsidR="00CE4FAD">
        <w:rPr>
          <w:lang w:eastAsia="zh-CN"/>
        </w:rPr>
        <w:t>As in Miller et al. (2016), a</w:t>
      </w:r>
      <w:r w:rsidR="00CE4FAD">
        <w:t>ge</w:t>
      </w:r>
      <w:r w:rsidR="00D01105">
        <w:t>-</w:t>
      </w:r>
      <w:r w:rsidR="00CE4FAD">
        <w:t xml:space="preserve">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xml:space="preserve">, </w:t>
      </w:r>
      <w:r w:rsidR="00E07C15">
        <w:t>i.e.,</w:t>
      </w:r>
      <w:r w:rsidR="00036C2C">
        <w:t xml:space="preserve"> we fixed selectivity at 1 for older ages and estimated selectivity at younger ages as free parameters</w:t>
      </w:r>
      <w:r w:rsidR="00C56206">
        <w:t xml:space="preserve">. </w:t>
      </w:r>
      <w:r w:rsidR="007C281D">
        <w:t xml:space="preserve">To conduct three-year projections of SSB, we fixed </w:t>
      </w:r>
      <w:r w:rsidR="00C56206">
        <w:rPr>
          <w:lang w:eastAsia="zh-CN"/>
        </w:rPr>
        <w:t>weight</w:t>
      </w:r>
      <w:r w:rsidR="007C281D">
        <w:rPr>
          <w:lang w:eastAsia="zh-CN"/>
        </w:rPr>
        <w:t>-at-age</w:t>
      </w:r>
      <w:r w:rsidR="00C56206">
        <w:rPr>
          <w:lang w:eastAsia="zh-CN"/>
        </w:rPr>
        <w:t xml:space="preserve"> and maturity</w:t>
      </w:r>
      <w:r w:rsidR="007C281D">
        <w:rPr>
          <w:lang w:eastAsia="zh-CN"/>
        </w:rPr>
        <w:t>-at-age</w:t>
      </w:r>
      <w:r w:rsidR="00C56206">
        <w:rPr>
          <w:lang w:eastAsia="zh-CN"/>
        </w:rPr>
        <w:t xml:space="preserve"> at the </w:t>
      </w:r>
      <w:r w:rsidR="007C281D">
        <w:rPr>
          <w:lang w:eastAsia="zh-CN"/>
        </w:rPr>
        <w:t xml:space="preserve">average </w:t>
      </w:r>
      <w:r w:rsidR="00C56206">
        <w:rPr>
          <w:lang w:eastAsia="zh-CN"/>
        </w:rPr>
        <w:t xml:space="preserve">values </w:t>
      </w:r>
      <w:r w:rsidR="007C281D">
        <w:rPr>
          <w:lang w:eastAsia="zh-CN"/>
        </w:rPr>
        <w:t>from the last five years of data, as is standard practice at the NEFSC (</w:t>
      </w:r>
      <w:r w:rsidR="007C281D">
        <w:t>NEFSC 2020</w:t>
      </w:r>
      <w:r w:rsidR="007C281D">
        <w:rPr>
          <w:lang w:eastAsia="zh-CN"/>
        </w:rPr>
        <w:t>). In order to facilitate comparisons of short-term SSB projections between models</w:t>
      </w:r>
      <w:r w:rsidR="008C4BCA">
        <w:rPr>
          <w:lang w:eastAsia="zh-CN"/>
        </w:rPr>
        <w:t xml:space="preserve">, </w:t>
      </w:r>
      <w:r w:rsidR="007C281D">
        <w:rPr>
          <w:lang w:eastAsia="zh-CN"/>
        </w:rPr>
        <w:t xml:space="preserve">we fixed </w:t>
      </w:r>
      <w:r w:rsidR="008C4BCA" w:rsidRPr="008C4BCA">
        <w:rPr>
          <w:i/>
          <w:iCs/>
          <w:lang w:eastAsia="zh-CN"/>
        </w:rPr>
        <w:t>F</w:t>
      </w:r>
      <w:r w:rsidR="008C4BCA">
        <w:rPr>
          <w:lang w:eastAsia="zh-CN"/>
        </w:rPr>
        <w:t xml:space="preserve"> at 0</w:t>
      </w:r>
      <w:r w:rsidR="00126359">
        <w:rPr>
          <w:lang w:eastAsia="zh-CN"/>
        </w:rPr>
        <w:t xml:space="preserve"> in the projection years</w:t>
      </w:r>
      <w:r w:rsidR="00C56206">
        <w:rPr>
          <w:lang w:eastAsia="zh-CN"/>
        </w:rPr>
        <w:t xml:space="preserve">. </w:t>
      </w:r>
      <w:r w:rsidR="00126359">
        <w:rPr>
          <w:lang w:eastAsia="zh-CN"/>
        </w:rPr>
        <w:t>We forecast v</w:t>
      </w:r>
      <w:r w:rsidR="00C56206">
        <w:rPr>
          <w:lang w:eastAsia="zh-CN"/>
        </w:rPr>
        <w:t xml:space="preserve">ariables treated as random effects, such as numbers-at-age, </w:t>
      </w:r>
      <w:r w:rsidR="00C56206" w:rsidRPr="00154FA3">
        <w:rPr>
          <w:i/>
          <w:iCs/>
          <w:lang w:eastAsia="zh-CN"/>
        </w:rPr>
        <w:t>M</w:t>
      </w:r>
      <w:r w:rsidR="00C56206">
        <w:rPr>
          <w:lang w:eastAsia="zh-CN"/>
        </w:rPr>
        <w:t>, and the CPI, in the pr</w:t>
      </w:r>
      <w:r w:rsidR="00126359">
        <w:rPr>
          <w:lang w:eastAsia="zh-CN"/>
        </w:rPr>
        <w:t>ojection</w:t>
      </w:r>
      <w:r w:rsidR="00C56206">
        <w:rPr>
          <w:lang w:eastAsia="zh-CN"/>
        </w:rPr>
        <w:t xml:space="preserve"> years by simply continuing the </w:t>
      </w:r>
      <w:r w:rsidR="00126359">
        <w:rPr>
          <w:lang w:eastAsia="zh-CN"/>
        </w:rPr>
        <w:t xml:space="preserve">autoregressive </w:t>
      </w:r>
      <w:r w:rsidR="00C56206">
        <w:rPr>
          <w:lang w:eastAsia="zh-CN"/>
        </w:rPr>
        <w:t>process</w:t>
      </w:r>
      <w:r w:rsidR="00126359">
        <w:rPr>
          <w:lang w:eastAsia="zh-CN"/>
        </w:rPr>
        <w:t>es</w:t>
      </w:r>
      <w:r w:rsidR="00C56206">
        <w:rPr>
          <w:lang w:eastAsia="zh-CN"/>
        </w:rPr>
        <w:t xml:space="preserve">. </w:t>
      </w:r>
      <w:r w:rsidR="00126359">
        <w:rPr>
          <w:lang w:eastAsia="zh-CN"/>
        </w:rPr>
        <w:t xml:space="preserve">One final difference between this analysis and the current assessment was that we estimated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931A64">
        <w:t xml:space="preserve">, </w:t>
      </w:r>
      <w:r w:rsidR="00126359">
        <w:rPr>
          <w:lang w:eastAsia="zh-CN"/>
        </w:rPr>
        <w:t xml:space="preserve">the variance of recruitment deviations, as a fixed effect parameter </w:t>
      </w:r>
      <w:r w:rsidR="00931A64">
        <w:rPr>
          <w:lang w:eastAsia="zh-CN"/>
        </w:rPr>
        <w:t>in all models</w:t>
      </w:r>
      <w:r w:rsidR="00126359">
        <w:rPr>
          <w:lang w:eastAsia="zh-CN"/>
        </w:rPr>
        <w:t>.</w:t>
      </w:r>
      <w:r w:rsidR="00F47E35">
        <w:rPr>
          <w:lang w:eastAsia="zh-CN"/>
        </w:rPr>
        <w:t xml:space="preserve"> W</w:t>
      </w:r>
      <w:r w:rsidR="00F47E35">
        <w:t>e did not estimate a stock-</w:t>
      </w:r>
      <w:r w:rsidR="00F47E35">
        <w:lastRenderedPageBreak/>
        <w:t xml:space="preserve">recruitment relationship in any of the models.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21"/>
      <w:bookmarkEnd w:id="22"/>
      <w:r w:rsidR="00126359">
        <w:rPr>
          <w:lang w:eastAsia="zh-CN"/>
        </w:rPr>
        <w:t xml:space="preserve"> </w:t>
      </w:r>
    </w:p>
    <w:p w14:paraId="0DF6E30E" w14:textId="5643D50A" w:rsidR="00BC621B" w:rsidRDefault="00036C2C" w:rsidP="004624D5">
      <w:pPr>
        <w:pStyle w:val="Chapterheading0"/>
        <w:spacing w:after="0"/>
        <w:ind w:firstLine="720"/>
        <w:jc w:val="left"/>
      </w:pPr>
      <w:r w:rsidRPr="004624D5">
        <w:t>We fit the models using WHAM, an R package that utilizes T</w:t>
      </w:r>
      <w:r w:rsidR="005A60BB">
        <w:t xml:space="preserve">emplate </w:t>
      </w:r>
      <w:r w:rsidRPr="004624D5">
        <w:t>M</w:t>
      </w:r>
      <w:r w:rsidR="005A60BB">
        <w:t xml:space="preserve">odel </w:t>
      </w:r>
      <w:r w:rsidRPr="004624D5">
        <w:t>B</w:t>
      </w:r>
      <w:r w:rsidR="005A60BB">
        <w:t>uilder (TMB)</w:t>
      </w:r>
      <w:r w:rsidRPr="004624D5">
        <w:t xml:space="preserve"> </w:t>
      </w:r>
      <w:r w:rsidR="00EE3D98" w:rsidRPr="004624D5">
        <w:t xml:space="preserve">to fit age-structured, state-space stock assessments </w:t>
      </w:r>
      <w:r w:rsidRPr="004624D5">
        <w:t xml:space="preserve">(Miller and Stock 2020). </w:t>
      </w:r>
      <w:r w:rsidR="003A51CA" w:rsidRPr="004624D5">
        <w:t>TMB</w:t>
      </w:r>
      <w:r w:rsidR="0094034C" w:rsidRPr="004624D5">
        <w:t xml:space="preserve"> calculates </w:t>
      </w:r>
      <w:r w:rsidR="003A51CA" w:rsidRPr="004624D5">
        <w:t>the marginal likelihood of fixed effect parameters using the Laplace approximation to</w:t>
      </w:r>
      <w:r w:rsidR="00F930AA" w:rsidRPr="004624D5">
        <w:t xml:space="preserve"> integrate across random effect parameters</w:t>
      </w:r>
      <w:r w:rsidR="003A51CA" w:rsidRPr="004624D5">
        <w:t xml:space="preserve"> </w:t>
      </w:r>
      <w:r w:rsidR="00450312" w:rsidRPr="004624D5">
        <w:fldChar w:fldCharType="begin"/>
      </w:r>
      <w:r w:rsidR="004E092F"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4E092F" w:rsidRPr="004624D5">
        <w:rPr>
          <w:noProof/>
        </w:rPr>
        <w:t>(Kristensen et al. 201</w:t>
      </w:r>
      <w:r w:rsidR="00A51C2A" w:rsidRPr="004624D5">
        <w:rPr>
          <w:noProof/>
        </w:rPr>
        <w:t>6</w:t>
      </w:r>
      <w:r w:rsidR="004E092F" w:rsidRPr="004624D5">
        <w:rPr>
          <w:noProof/>
        </w:rPr>
        <w:t>)</w:t>
      </w:r>
      <w:r w:rsidR="00450312" w:rsidRPr="004624D5">
        <w:fldChar w:fldCharType="end"/>
      </w:r>
      <w:r w:rsidR="003A51CA" w:rsidRPr="004624D5">
        <w:t xml:space="preserve">, and fixed effect parameters are then estimated </w:t>
      </w:r>
      <w:r w:rsidR="00A0599E" w:rsidRPr="004624D5">
        <w:t xml:space="preserve">by </w:t>
      </w:r>
      <w:r w:rsidR="003A51CA" w:rsidRPr="004624D5">
        <w:t>maximizing the marginal likelihood within R (R Core Team 20</w:t>
      </w:r>
      <w:r w:rsidR="0094034C" w:rsidRPr="004624D5">
        <w:t>20</w:t>
      </w:r>
      <w:r w:rsidR="003A51CA" w:rsidRPr="004624D5">
        <w:t>)</w:t>
      </w:r>
      <w:r w:rsidR="00450312" w:rsidRPr="004624D5">
        <w:fldChar w:fldCharType="begin"/>
      </w:r>
      <w:r w:rsidR="00F4790A" w:rsidRPr="004624D5">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4624D5">
        <w:fldChar w:fldCharType="end"/>
      </w:r>
      <w:r w:rsidR="003A51CA" w:rsidRPr="004624D5">
        <w:t>.</w:t>
      </w:r>
      <w:r w:rsidR="00F930AA" w:rsidRPr="004624D5">
        <w:t xml:space="preserve"> After </w:t>
      </w:r>
      <w:r w:rsidR="00A72A5C" w:rsidRPr="004624D5">
        <w:t xml:space="preserve">the fixed effect parameters </w:t>
      </w:r>
      <w:r w:rsidR="00A0599E" w:rsidRPr="004624D5">
        <w:t xml:space="preserve">are </w:t>
      </w:r>
      <w:r w:rsidR="00446505" w:rsidRPr="004624D5">
        <w:t>estimated</w:t>
      </w:r>
      <w:r w:rsidR="00F930AA" w:rsidRPr="004624D5">
        <w:t xml:space="preserve">, </w:t>
      </w:r>
      <w:r w:rsidR="00C6599E" w:rsidRPr="004624D5">
        <w:t xml:space="preserve">TMB </w:t>
      </w:r>
      <w:r w:rsidR="006E1285" w:rsidRPr="004624D5">
        <w:t xml:space="preserve">predicts </w:t>
      </w:r>
      <w:r w:rsidR="00C6599E" w:rsidRPr="004624D5">
        <w:t xml:space="preserve">the random effect </w:t>
      </w:r>
      <w:r w:rsidR="006E1285" w:rsidRPr="004624D5">
        <w:t xml:space="preserve">coefficients </w:t>
      </w:r>
      <w:r w:rsidR="00C6599E" w:rsidRPr="004624D5">
        <w:t xml:space="preserve">using empirical Bayes </w:t>
      </w:r>
      <w:r w:rsidR="00450312" w:rsidRPr="004624D5">
        <w:fldChar w:fldCharType="begin"/>
      </w:r>
      <w:r w:rsidR="00AD6C69"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AD6C69" w:rsidRPr="004624D5">
        <w:rPr>
          <w:noProof/>
        </w:rPr>
        <w:t>(Kristensen et al. 201</w:t>
      </w:r>
      <w:r w:rsidR="00A51C2A" w:rsidRPr="004624D5">
        <w:rPr>
          <w:noProof/>
        </w:rPr>
        <w:t>6</w:t>
      </w:r>
      <w:r w:rsidR="00AD6C69" w:rsidRPr="004624D5">
        <w:rPr>
          <w:noProof/>
        </w:rPr>
        <w:t>)</w:t>
      </w:r>
      <w:r w:rsidR="00450312" w:rsidRPr="004624D5">
        <w:fldChar w:fldCharType="end"/>
      </w:r>
      <w:r w:rsidR="00C6599E" w:rsidRPr="004624D5">
        <w:t xml:space="preserve">. </w:t>
      </w:r>
      <w:r w:rsidRPr="004624D5">
        <w:rPr>
          <w:lang w:eastAsia="zh-CN"/>
        </w:rPr>
        <w:t xml:space="preserve">We compared model </w:t>
      </w:r>
      <w:r w:rsidRPr="004624D5">
        <w:t xml:space="preserve">fit and retrospective pattern using AIC and Mohn’s </w:t>
      </w:r>
      <m:oMath>
        <m:r>
          <w:rPr>
            <w:rFonts w:ascii="Cambria Math" w:hAnsi="Cambria Math"/>
          </w:rPr>
          <m:t>ρ</m:t>
        </m:r>
      </m:oMath>
      <w:r w:rsidR="008F45E6" w:rsidRPr="004624D5">
        <w:t xml:space="preserve"> </w:t>
      </w:r>
      <w:r w:rsidR="00450312" w:rsidRPr="004624D5">
        <w:fldChar w:fldCharType="begin"/>
      </w:r>
      <w:r w:rsidR="008B06BB" w:rsidRPr="004624D5">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4624D5">
        <w:fldChar w:fldCharType="separate"/>
      </w:r>
      <w:r w:rsidR="008B06BB" w:rsidRPr="004624D5">
        <w:rPr>
          <w:noProof/>
        </w:rPr>
        <w:t>(Mohn 1999)</w:t>
      </w:r>
      <w:r w:rsidR="00450312" w:rsidRPr="004624D5">
        <w:fldChar w:fldCharType="end"/>
      </w:r>
      <w:r w:rsidR="00A0599E" w:rsidRPr="004624D5">
        <w:t xml:space="preserve">, using </w:t>
      </w:r>
      <w:r w:rsidR="002767EC" w:rsidRPr="004624D5">
        <w:t>seven retrospective peels</w:t>
      </w:r>
      <w:r w:rsidR="00AA36E3" w:rsidRPr="004624D5">
        <w:t xml:space="preserve"> </w:t>
      </w:r>
      <w:r w:rsidR="00A0599E" w:rsidRPr="004624D5">
        <w:t>a</w:t>
      </w:r>
      <w:r w:rsidR="002A3633" w:rsidRPr="004624D5">
        <w:t xml:space="preserve">s in the </w:t>
      </w:r>
      <w:r w:rsidR="00A0599E" w:rsidRPr="004624D5">
        <w:t xml:space="preserve">latest assessment </w:t>
      </w:r>
      <w:r w:rsidR="00AD1EED" w:rsidRPr="004624D5">
        <w:fldChar w:fldCharType="begin"/>
      </w:r>
      <w:r w:rsidR="00AD1EED" w:rsidRPr="004624D5">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rsidRPr="004624D5">
        <w:fldChar w:fldCharType="separate"/>
      </w:r>
      <w:r w:rsidR="00AD1EED" w:rsidRPr="004624D5">
        <w:rPr>
          <w:noProof/>
        </w:rPr>
        <w:t>(NEFSC 20</w:t>
      </w:r>
      <w:r w:rsidR="00A0599E" w:rsidRPr="004624D5">
        <w:rPr>
          <w:noProof/>
        </w:rPr>
        <w:t>20</w:t>
      </w:r>
      <w:r w:rsidR="00AD1EED" w:rsidRPr="004624D5">
        <w:rPr>
          <w:noProof/>
        </w:rPr>
        <w:t>)</w:t>
      </w:r>
      <w:r w:rsidR="00AD1EED" w:rsidRPr="004624D5">
        <w:fldChar w:fldCharType="end"/>
      </w:r>
      <w:r w:rsidR="00A0599E" w:rsidRPr="004624D5">
        <w:t>.</w:t>
      </w:r>
      <w:r w:rsidR="000A767C" w:rsidRPr="004624D5">
        <w:t xml:space="preserve"> </w:t>
      </w:r>
      <w:bookmarkStart w:id="23" w:name="_Toc465598052"/>
      <w:r w:rsidR="00961E84">
        <w:t xml:space="preserve">Finally, </w:t>
      </w:r>
      <w:r w:rsidR="00931A64" w:rsidRPr="004624D5">
        <w:t xml:space="preserve">we </w:t>
      </w:r>
      <w:r w:rsidR="004624D5">
        <w:t xml:space="preserve">conducted simulation self- and </w:t>
      </w:r>
      <w:r w:rsidR="004624D5" w:rsidRPr="004624D5">
        <w:t>cross-</w:t>
      </w:r>
      <w:r w:rsidR="004624D5">
        <w:t>tests</w:t>
      </w:r>
      <w:r w:rsidR="004642B5">
        <w:t xml:space="preserve"> to </w:t>
      </w:r>
      <w:r w:rsidR="004642B5" w:rsidRPr="004642B5">
        <w:t>estimate bias in parameters and derived quantities</w:t>
      </w:r>
      <w:r w:rsidR="00961E84">
        <w:t xml:space="preserve"> (Supplemental material)</w:t>
      </w:r>
      <w:r w:rsidR="004642B5">
        <w:t xml:space="preserve">. We tested </w:t>
      </w:r>
      <w:r w:rsidR="004624D5" w:rsidRPr="004624D5">
        <w:t>sets of models with</w:t>
      </w:r>
      <w:r w:rsidR="004642B5">
        <w:t>out</w:t>
      </w:r>
      <w:r w:rsidR="004624D5" w:rsidRPr="004624D5">
        <w:t xml:space="preserve">, </w:t>
      </w:r>
      <w:r w:rsidR="004642B5">
        <w:t>with independent</w:t>
      </w:r>
      <w:r w:rsidR="004624D5" w:rsidRPr="004624D5">
        <w:t xml:space="preserve">, and </w:t>
      </w:r>
      <w:r w:rsidR="004642B5">
        <w:t xml:space="preserve">with </w:t>
      </w:r>
      <w:r w:rsidR="004624D5" w:rsidRPr="004624D5">
        <w:t>2D AR</w:t>
      </w:r>
      <w:r w:rsidR="004642B5">
        <w:t>(</w:t>
      </w:r>
      <w:r w:rsidR="004624D5" w:rsidRPr="004624D5">
        <w:t>1</w:t>
      </w:r>
      <w:r w:rsidR="004642B5">
        <w:t>)</w:t>
      </w:r>
      <w:r w:rsidR="004624D5" w:rsidRPr="004624D5">
        <w:t xml:space="preserve"> random effect</w:t>
      </w:r>
      <w:r w:rsidR="00961E84">
        <w:t xml:space="preserve"> deviations in survival</w:t>
      </w:r>
      <w:r w:rsidR="004624D5" w:rsidRPr="004624D5">
        <w:t xml:space="preserve"> (Base, NAA-1, NAA-2, and NAA-5) and </w:t>
      </w:r>
      <w:r w:rsidR="004624D5" w:rsidRPr="00EA5E57">
        <w:rPr>
          <w:i/>
          <w:iCs/>
        </w:rPr>
        <w:t>M</w:t>
      </w:r>
      <w:r w:rsidR="004624D5" w:rsidRPr="004624D5">
        <w:t xml:space="preserve"> (Base, M-1, and M-4)</w:t>
      </w:r>
      <w:r w:rsidR="004642B5">
        <w:t>.</w:t>
      </w:r>
      <w:bookmarkEnd w:id="23"/>
    </w:p>
    <w:p w14:paraId="025C451D" w14:textId="6E88960E" w:rsidR="004642B5" w:rsidRPr="000C38B8" w:rsidRDefault="000C38B8" w:rsidP="00282DA4">
      <w:pPr>
        <w:pStyle w:val="Heading1"/>
        <w:numPr>
          <w:ilvl w:val="0"/>
          <w:numId w:val="15"/>
        </w:numPr>
      </w:pPr>
      <w:r>
        <w:t>Results</w:t>
      </w:r>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6F65DF82" w:rsidR="00862F13" w:rsidRDefault="002C67A3" w:rsidP="000C5E25">
      <w:pPr>
        <w:pStyle w:val="Chapterheading0"/>
        <w:spacing w:after="0"/>
        <w:jc w:val="left"/>
      </w:pPr>
      <w:r>
        <w:t xml:space="preserve">Treating numbers at all ages as random effects resulted in markedly better model fit (lower AIC) and reduced retrospective pattern (lower Mohn’s </w:t>
      </w:r>
      <m:oMath>
        <m:r>
          <w:rPr>
            <w:rFonts w:ascii="Cambria Math" w:hAnsi="Cambria Math"/>
          </w:rPr>
          <m:t>ρ</m:t>
        </m:r>
      </m:oMath>
      <w:r>
        <w:t xml:space="preserve">; </w:t>
      </w:r>
      <w:r w:rsidR="00D01105">
        <w:t xml:space="preserve">compare Base and NAA-2 in </w:t>
      </w:r>
      <w:r>
        <w:t xml:space="preserve">Table </w:t>
      </w:r>
      <w:r w:rsidR="00535C65">
        <w:t>1</w:t>
      </w:r>
      <w:r>
        <w:t xml:space="preserve">). </w:t>
      </w:r>
      <w:r w:rsidR="00B40538">
        <w:t xml:space="preserve">Estimating survival deviations with autocorrelation by age, year, or both further reduced AIC and Mohn’s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and years relative to the </w:t>
      </w:r>
      <w:r w:rsidR="00466F92">
        <w:lastRenderedPageBreak/>
        <w:t xml:space="preserve">models with independent deviations (Fig. 1). </w:t>
      </w:r>
      <w:r w:rsidR="00B40538">
        <w:t>NAA-</w:t>
      </w:r>
      <w:r w:rsidR="00535C65">
        <w:t>5</w:t>
      </w:r>
      <w:r w:rsidR="00B40538">
        <w:t xml:space="preserve">, with the 2D AR(1) structure, had the </w:t>
      </w:r>
      <w:r w:rsidR="00A0479D">
        <w:t xml:space="preserve">best fit and </w:t>
      </w:r>
      <w:r w:rsidR="00B40538">
        <w:t>reduc</w:t>
      </w:r>
      <w:r w:rsidR="00A0479D">
        <w:t>ed</w:t>
      </w:r>
      <w:r w:rsidR="00B40538">
        <w:t xml:space="preserve"> AIC by </w:t>
      </w:r>
      <w:r w:rsidR="00A0479D">
        <w:t>44.9</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7E3480">
        <w:t xml:space="preserve"> </w:t>
      </w:r>
      <w:r w:rsidR="00B40538">
        <w:t>by 0.</w:t>
      </w:r>
      <w:r w:rsidR="00A0479D">
        <w:t>30</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7E3480">
        <w:t xml:space="preserve"> </w:t>
      </w:r>
      <w:r w:rsidR="00B40538">
        <w:t>by 0.1</w:t>
      </w:r>
      <w:r w:rsidR="00A0479D">
        <w:t>1</w:t>
      </w:r>
      <w:r w:rsidR="00B4053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B40538">
        <w:t xml:space="preserve"> by 0.1</w:t>
      </w:r>
      <w:r w:rsidR="00A0479D">
        <w:t>0</w:t>
      </w:r>
      <w:r w:rsidR="00B40538">
        <w:t xml:space="preserve"> compared to NAA-</w:t>
      </w:r>
      <w:r w:rsidR="00535C65">
        <w:t>2</w:t>
      </w:r>
      <w:r w:rsidR="00B40538">
        <w:t xml:space="preserve"> with independent survival deviations (Table </w:t>
      </w:r>
      <w:r w:rsidR="00535C65">
        <w:t>1</w:t>
      </w:r>
      <w:r w:rsidR="00B40538">
        <w:t>).</w:t>
      </w:r>
      <w:r w:rsidR="00466F92">
        <w:t xml:space="preserve"> </w:t>
      </w:r>
      <w:r w:rsidR="00A0479D">
        <w:t>C</w:t>
      </w:r>
      <w:r w:rsidR="00466F92">
        <w:t xml:space="preserve">onstraining the survival deviations with the 2D AR(1) structure reduced estimates of </w:t>
      </w:r>
      <w:r w:rsidR="006919C1" w:rsidRPr="006919C1">
        <w:rPr>
          <w:i/>
          <w:iCs/>
        </w:rPr>
        <w:t>F</w:t>
      </w:r>
      <w:r w:rsidR="006919C1">
        <w:t xml:space="preserve"> </w:t>
      </w:r>
      <w:r w:rsidR="00535C65">
        <w:t xml:space="preserve">by </w:t>
      </w:r>
      <w:r w:rsidR="00A0479D">
        <w:t>9</w:t>
      </w:r>
      <w:r w:rsidR="00535C65">
        <w:t xml:space="preserve">% </w:t>
      </w:r>
      <w:r w:rsidR="00466F92">
        <w:t xml:space="preserve">and increased estimates of SSB by </w:t>
      </w:r>
      <w:r w:rsidR="00A0479D">
        <w:t>6</w:t>
      </w:r>
      <w:r w:rsidR="00466F92">
        <w:t xml:space="preserve">% </w:t>
      </w:r>
      <w:r w:rsidR="00A0479D">
        <w:t xml:space="preserve">in model years </w:t>
      </w:r>
      <w:r w:rsidR="00466F92">
        <w:t>(</w:t>
      </w:r>
      <w:r w:rsidR="00535C65">
        <w:t xml:space="preserve">mean </w:t>
      </w:r>
      <w:r w:rsidR="00466F92">
        <w:t>relative 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A0479D">
        <w:t>53</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08E4ADBB" w14:textId="266A33AF" w:rsidR="00EA5E57" w:rsidRDefault="00A0479D" w:rsidP="000C38B8">
      <w:pPr>
        <w:pStyle w:val="Chapterheading0"/>
        <w:ind w:firstLine="720"/>
        <w:jc w:val="left"/>
      </w:pPr>
      <w:r>
        <w:t>In models that included autocorrelation by year, t</w:t>
      </w:r>
      <w:r w:rsidR="00B479A9">
        <w:t xml:space="preserve">he survival deviations estimated in years near the end of the assessment impacted the projections of SSB. </w:t>
      </w:r>
      <w:r>
        <w:t>A</w:t>
      </w:r>
      <w:r w:rsidR="00B479A9">
        <w:t>ll</w:t>
      </w:r>
      <w:r w:rsidR="005737D5">
        <w:t xml:space="preserve"> NAA models estimated very low recruitment in 2015</w:t>
      </w:r>
      <w:r w:rsidR="00B479A9">
        <w:t xml:space="preserve">, </w:t>
      </w:r>
      <w:r w:rsidR="00E07C15">
        <w:t>i.e.,</w:t>
      </w:r>
      <w:r w:rsidR="00B479A9">
        <w:t xml:space="preserve"> strong negative survival of age-1 fish, and </w:t>
      </w:r>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r w:rsidR="000337BF" w:rsidRPr="00BC160A">
        <w:rPr>
          <w:rStyle w:val="CommentReference"/>
          <w:rFonts w:eastAsiaTheme="minorEastAsia"/>
          <w:sz w:val="24"/>
          <w:szCs w:val="24"/>
          <w:lang w:eastAsia="zh-CN"/>
        </w:rPr>
        <w:t>t</w:t>
      </w:r>
      <w:r w:rsidR="00B479A9">
        <w:t xml:space="preserve">his propagated through the end of the assessment and into the projection years for models </w:t>
      </w:r>
      <w:r w:rsidR="002A4414">
        <w:t xml:space="preserve">with </w:t>
      </w:r>
      <w:r w:rsidR="00B479A9">
        <w:t>autocorrelation by year</w:t>
      </w:r>
      <w:r w:rsidR="000337BF">
        <w:t xml:space="preserve"> </w:t>
      </w:r>
      <w:r w:rsidR="00B479A9">
        <w:t>(</w:t>
      </w:r>
      <w:r w:rsidR="002A4414">
        <w:t xml:space="preserve">NAA-1, NAA-4, and NAA-5 in </w:t>
      </w:r>
      <w:r w:rsidR="00B479A9">
        <w:t xml:space="preserve">Fig. 1). </w:t>
      </w:r>
      <w:r w:rsidR="008E5BB2">
        <w:t xml:space="preserve">In the terminal year, </w:t>
      </w:r>
      <w:r w:rsidR="002A4414">
        <w:t xml:space="preserve">NAA-4 and NAA-5 </w:t>
      </w:r>
      <w:r w:rsidR="00B479A9">
        <w:t>estimated negative survival deviations for ages 2-</w:t>
      </w:r>
      <w:r w:rsidR="002A4414">
        <w:t>3 and near-zero</w:t>
      </w:r>
      <w:r w:rsidR="008E5BB2">
        <w:t xml:space="preserve"> deviations </w:t>
      </w:r>
      <w:r w:rsidR="002A4414">
        <w:t>for older ages</w:t>
      </w:r>
      <w:r w:rsidR="00B479A9">
        <w:t xml:space="preserve">. </w:t>
      </w:r>
      <w:r w:rsidR="008E5BB2">
        <w:t xml:space="preserve">The effect of the </w:t>
      </w:r>
      <w:r w:rsidR="002A4414">
        <w:t xml:space="preserve">negative projected </w:t>
      </w:r>
      <w:r w:rsidR="008E5BB2">
        <w:t xml:space="preserve">survival deviations resulted in the model with 2D AR(1) autocorrelation projecting lower SSB </w:t>
      </w:r>
      <w:r w:rsidR="002A4414">
        <w:t>than the model with independent deviations, and this effect was more pronounced in</w:t>
      </w:r>
      <w:r w:rsidR="007E3480">
        <w:t xml:space="preserve"> 2020-2021 than in 2019</w:t>
      </w:r>
      <w:r w:rsidR="008E5BB2">
        <w:t xml:space="preserve"> (Fig. 2</w:t>
      </w:r>
      <w:r w:rsidR="004E2F4A">
        <w:t>b</w:t>
      </w:r>
      <w:r w:rsidR="004E2F4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54FC33F0"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w:t>
      </w:r>
      <w:r w:rsidR="00D01105">
        <w:t xml:space="preserve">the </w:t>
      </w:r>
      <w:r>
        <w:t xml:space="preserve">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 xml:space="preserve">deviations, including the 2D AR(1) structure reduced </w:t>
      </w:r>
      <w:r>
        <w:t xml:space="preserve">AIC by </w:t>
      </w:r>
      <w:r w:rsidR="007E3480">
        <w:t>11.1</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w:t>
      </w:r>
      <w:r w:rsidR="007E3480">
        <w:t>2</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7E3480">
        <w:t>1</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7E3480">
        <w:t>11</w:t>
      </w:r>
      <w:r w:rsidR="009926EB">
        <w:t xml:space="preserve"> </w:t>
      </w:r>
      <w:r>
        <w:t xml:space="preserve">(Table </w:t>
      </w:r>
      <w:r w:rsidR="00384EFB">
        <w:t>2</w:t>
      </w:r>
      <w:r>
        <w:t>).</w:t>
      </w:r>
      <w:r w:rsidR="00063E67">
        <w:t xml:space="preserve"> </w:t>
      </w:r>
      <w:r w:rsidR="009926EB">
        <w:t xml:space="preserve">The estimated 2D </w:t>
      </w:r>
      <w:r w:rsidR="009926EB">
        <w:lastRenderedPageBreak/>
        <w:t xml:space="preserve">AR(1) </w:t>
      </w:r>
      <w:r w:rsidR="009926EB" w:rsidRPr="009926EB">
        <w:rPr>
          <w:i/>
          <w:iCs/>
        </w:rPr>
        <w:t>M</w:t>
      </w:r>
      <w:r w:rsidR="009926EB">
        <w:t xml:space="preserve"> deviations </w:t>
      </w:r>
      <w:r w:rsidR="003B4170">
        <w:t xml:space="preserve">had higher variance and </w:t>
      </w:r>
      <w:r w:rsidR="007E3480">
        <w:t>higher</w:t>
      </w:r>
      <w:r w:rsidR="003B4170">
        <w:t xml:space="preserve"> autocorrelation </w:t>
      </w:r>
      <w:r w:rsidR="009926EB">
        <w:t xml:space="preserve">than the 2D AR(1) survival deviations, </w:t>
      </w:r>
      <w:r w:rsidR="003B4170">
        <w:t xml:space="preserve">and therefore appeared </w:t>
      </w:r>
      <w:r w:rsidR="007E3480">
        <w:t xml:space="preserve">stronger and more </w:t>
      </w:r>
      <w:r w:rsidR="003B4170">
        <w:t xml:space="preserve">smoothed </w:t>
      </w:r>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7E3480">
        <w:t xml:space="preserve">,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7E3480">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age</m:t>
            </m:r>
          </m:sub>
        </m:sSub>
      </m:oMath>
      <w:r w:rsidR="003B4170">
        <w:t xml:space="preserve"> in </w:t>
      </w:r>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1</w:t>
      </w:r>
      <w:r w:rsidR="00FA483A">
        <w:t>3</w:t>
      </w:r>
      <w:r w:rsidR="00384EFB">
        <w:t xml:space="preserve">% </w:t>
      </w:r>
      <w:r w:rsidR="00762789">
        <w:t xml:space="preserve">lower </w:t>
      </w:r>
      <w:r w:rsidR="006919C1" w:rsidRPr="006919C1">
        <w:rPr>
          <w:i/>
          <w:iCs/>
        </w:rPr>
        <w:t>F</w:t>
      </w:r>
      <w:r w:rsidR="00762789">
        <w:t xml:space="preserve"> and </w:t>
      </w:r>
      <w:r w:rsidR="00FA483A">
        <w:t>9</w:t>
      </w:r>
      <w:r w:rsidR="00384EFB">
        <w:t xml:space="preserve">% </w:t>
      </w:r>
      <w:r w:rsidR="00762789">
        <w:t xml:space="preserve">higher SSB </w:t>
      </w:r>
      <w:r w:rsidR="00D401DC">
        <w:t xml:space="preserve">during assessment years, similar terminal year status, and then </w:t>
      </w:r>
      <w:r w:rsidR="00FA483A">
        <w:t>48</w:t>
      </w:r>
      <w:r w:rsidR="00384EFB">
        <w:t xml:space="preserve">% </w:t>
      </w:r>
      <w:r w:rsidR="00D401DC">
        <w:t xml:space="preserve">lower SSB in short-term projections </w:t>
      </w:r>
      <w:r w:rsidR="00762789">
        <w:t>(Fig. 2</w:t>
      </w:r>
      <w:r w:rsidR="00FA483A">
        <w:t>c-d</w:t>
      </w:r>
      <w:r w:rsidR="00762789">
        <w:t>).</w:t>
      </w:r>
      <w:r w:rsidR="00D401DC">
        <w:t xml:space="preserve"> </w:t>
      </w:r>
      <w:r w:rsidR="00FC6562" w:rsidRPr="00FC6562">
        <w:rPr>
          <w:i/>
          <w:iCs/>
        </w:rPr>
        <w:t>M</w:t>
      </w:r>
      <w:r w:rsidR="00FC6562">
        <w:t xml:space="preserve"> deviations for younger ages in</w:t>
      </w:r>
      <w:r w:rsidR="00FA483A">
        <w:t xml:space="preserve"> the</w:t>
      </w:r>
      <w:r w:rsidR="00FC6562">
        <w:t xml:space="preserve"> model with 2D AR(1) autocorrelation were positive in the terminal year (Fig. 3)</w:t>
      </w:r>
      <w:r w:rsidR="00384EFB">
        <w:t xml:space="preserve">. This </w:t>
      </w:r>
      <w:r w:rsidR="00BB5F1E">
        <w:t>wa</w:t>
      </w:r>
      <w:r w:rsidR="00FC6562">
        <w:t>s consistent with the NAA 2D AR(1) model estimating negative survival in this period (Fig. 1)</w:t>
      </w:r>
      <w:r w:rsidR="00384EFB">
        <w:t xml:space="preserve"> </w:t>
      </w:r>
      <w:r w:rsidR="00FC6562">
        <w:t>and explain</w:t>
      </w:r>
      <w:r w:rsidR="00BB5F1E">
        <w:t>ed</w:t>
      </w:r>
      <w:r w:rsidR="00FC6562">
        <w:t xml:space="preserve"> why adding 2D AR(1) autocorrelation </w:t>
      </w:r>
      <w:r w:rsidR="0082218A">
        <w:t xml:space="preserve">on </w:t>
      </w:r>
      <w:r w:rsidR="0082218A" w:rsidRPr="00BC160A">
        <w:rPr>
          <w:i/>
          <w:iCs/>
        </w:rPr>
        <w:t>M</w:t>
      </w:r>
      <w:r w:rsidR="0082218A">
        <w:t xml:space="preserve"> deviations</w:t>
      </w:r>
      <w:r w:rsidR="00FA483A">
        <w:t xml:space="preserve"> also</w:t>
      </w:r>
      <w:r w:rsidR="0082218A">
        <w:t xml:space="preserve"> </w:t>
      </w:r>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7B5A6144" w14:textId="5B0AF434" w:rsidR="000C38B8" w:rsidRDefault="008239B8" w:rsidP="000C38B8">
      <w:pPr>
        <w:pStyle w:val="Chapterheading0"/>
        <w:jc w:val="left"/>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w:t>
      </w:r>
      <w:r w:rsidR="00BD09C0">
        <w:rPr>
          <w:lang w:eastAsia="zh-CN"/>
        </w:rPr>
        <w:t xml:space="preserve"> (Table 3)</w:t>
      </w:r>
      <w:r w:rsidR="00D401DC">
        <w:rPr>
          <w:lang w:eastAsia="zh-CN"/>
        </w:rPr>
        <w:t xml:space="preserve">. However, adding independent </w:t>
      </w:r>
      <w:r w:rsidR="00D401DC" w:rsidRPr="0033309B">
        <w:rPr>
          <w:i/>
          <w:iCs/>
          <w:lang w:eastAsia="zh-CN"/>
        </w:rPr>
        <w:t>M</w:t>
      </w:r>
      <w:r w:rsidR="00D401DC">
        <w:rPr>
          <w:lang w:eastAsia="zh-CN"/>
        </w:rPr>
        <w:t xml:space="preserve"> deviations to</w:t>
      </w:r>
      <w:r w:rsidR="00D9369E">
        <w:rPr>
          <w:lang w:eastAsia="zh-CN"/>
        </w:rPr>
        <w:t xml:space="preserve"> </w:t>
      </w:r>
      <w:r w:rsidR="00D401DC">
        <w:rPr>
          <w:lang w:eastAsia="zh-CN"/>
        </w:rPr>
        <w:t>2D AR(1) on survival</w:t>
      </w:r>
      <w:r w:rsidR="00D9369E">
        <w:rPr>
          <w:lang w:eastAsia="zh-CN"/>
        </w:rPr>
        <w:t xml:space="preserve">, NAA-M-3, </w:t>
      </w:r>
      <w:r w:rsidR="00D401DC">
        <w:rPr>
          <w:lang w:eastAsia="zh-CN"/>
        </w:rPr>
        <w:t xml:space="preserve">and adding independent survival deviations to 2D AR(1) on </w:t>
      </w:r>
      <w:r w:rsidR="00D401DC" w:rsidRPr="0033309B">
        <w:rPr>
          <w:i/>
          <w:iCs/>
          <w:lang w:eastAsia="zh-CN"/>
        </w:rPr>
        <w:t>M</w:t>
      </w:r>
      <w:r w:rsidR="00D9369E">
        <w:rPr>
          <w:lang w:eastAsia="zh-CN"/>
        </w:rPr>
        <w:t xml:space="preserve">, NAA-M-2, </w:t>
      </w:r>
      <w:r w:rsidR="0033309B">
        <w:rPr>
          <w:lang w:eastAsia="zh-CN"/>
        </w:rPr>
        <w:t>substantially improved model fit (lower AIC by 2</w:t>
      </w:r>
      <w:r w:rsidR="00FA483A">
        <w:rPr>
          <w:lang w:eastAsia="zh-CN"/>
        </w:rPr>
        <w:t>9</w:t>
      </w:r>
      <w:r w:rsidR="0033309B">
        <w:rPr>
          <w:lang w:eastAsia="zh-CN"/>
        </w:rPr>
        <w:t>.9</w:t>
      </w:r>
      <w:r>
        <w:rPr>
          <w:lang w:eastAsia="zh-CN"/>
        </w:rPr>
        <w:t xml:space="preserve"> and </w:t>
      </w:r>
      <w:r w:rsidR="00FA483A">
        <w:rPr>
          <w:lang w:eastAsia="zh-CN"/>
        </w:rPr>
        <w:t>13</w:t>
      </w:r>
      <w:r w:rsidR="0033309B">
        <w:rPr>
          <w:lang w:eastAsia="zh-CN"/>
        </w:rPr>
        <w:t>.5, respectively; Table</w:t>
      </w:r>
      <w:r w:rsidR="00BD09C0">
        <w:rPr>
          <w:lang w:eastAsia="zh-CN"/>
        </w:rPr>
        <w:t xml:space="preserve"> 4</w:t>
      </w:r>
      <w:r w:rsidR="0033309B">
        <w:rPr>
          <w:lang w:eastAsia="zh-CN"/>
        </w:rPr>
        <w:t xml:space="preserve">). </w:t>
      </w:r>
      <w:r w:rsidR="00BD09C0">
        <w:rPr>
          <w:lang w:eastAsia="zh-CN"/>
        </w:rPr>
        <w:t>Both of these models</w:t>
      </w:r>
      <w:r w:rsidR="00D9369E">
        <w:rPr>
          <w:lang w:eastAsia="zh-CN"/>
        </w:rPr>
        <w:t xml:space="preserve"> had negligible Mohn’s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D9369E">
        <w:t xml:space="preserve">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D9369E">
        <w:t xml:space="preserve"> (less than 0.05, Table 3</w:t>
      </w:r>
      <w:r w:rsidR="00370E63">
        <w:t xml:space="preserve"> and Fig. 5</w:t>
      </w:r>
      <w:r w:rsidR="00D9369E">
        <w:t>). The two models estimated coherent survival and M deviations</w:t>
      </w:r>
      <w:r w:rsidR="006E69F6">
        <w:t>—</w:t>
      </w:r>
      <w:r w:rsidR="00D9369E">
        <w:t>years and ages with negative</w:t>
      </w:r>
      <w:r w:rsidR="006E69F6">
        <w:t xml:space="preserve"> </w:t>
      </w:r>
      <w:r w:rsidR="00D9369E">
        <w:t xml:space="preserve">M deviations in NAA-M-2 had positive </w:t>
      </w:r>
      <w:r w:rsidR="006E69F6">
        <w:t xml:space="preserve">survival deviations </w:t>
      </w:r>
      <w:r w:rsidR="00D9369E">
        <w:t xml:space="preserve">in NAA-M-3 and vice-versa </w:t>
      </w:r>
      <w:r w:rsidR="0033309B">
        <w:rPr>
          <w:lang w:eastAsia="zh-CN"/>
        </w:rPr>
        <w:t>(</w:t>
      </w:r>
      <w:r w:rsidR="00E07C15">
        <w:rPr>
          <w:lang w:eastAsia="zh-CN"/>
        </w:rPr>
        <w:t>e.g.,</w:t>
      </w:r>
      <w:r w:rsidR="006E69F6">
        <w:rPr>
          <w:lang w:eastAsia="zh-CN"/>
        </w:rPr>
        <w:t xml:space="preserve"> ages 1-3 during the late 1970s-1980s in </w:t>
      </w:r>
      <w:r w:rsidR="0033309B">
        <w:rPr>
          <w:lang w:eastAsia="zh-CN"/>
        </w:rPr>
        <w:t>Fig. 4).</w:t>
      </w:r>
      <w:r w:rsidR="006E69F6">
        <w:rPr>
          <w:lang w:eastAsia="zh-CN"/>
        </w:rPr>
        <w:t xml:space="preserve"> </w:t>
      </w:r>
      <w:r w:rsidR="00C82916">
        <w:rPr>
          <w:lang w:eastAsia="zh-CN"/>
        </w:rPr>
        <w:t xml:space="preserve">All models with random effects on survival or M </w:t>
      </w:r>
      <w:r w:rsidR="00370E63">
        <w:t xml:space="preserve">estimated substantially lower F and higher SSB </w:t>
      </w:r>
      <w:r w:rsidR="00C82916">
        <w:t>than the Base model over</w:t>
      </w:r>
      <w:r w:rsidR="00370E63">
        <w:t xml:space="preserve"> the </w:t>
      </w:r>
      <w:r w:rsidR="00C82916">
        <w:t xml:space="preserve">last 20 years of the assessment and including the 2D AR(1) structure further increased this difference (Figs. 2 and 6). While the state-space model with independent deviations projected SSB to increase at a similar rate to the Base model (NAA-2 in Table 4 and Fig. 6), models with </w:t>
      </w:r>
      <w:r w:rsidR="00DB1A87">
        <w:t xml:space="preserve">the 2D AR(1) structure on survival or </w:t>
      </w:r>
      <w:r w:rsidR="00DB1A87" w:rsidRPr="00DB1A87">
        <w:rPr>
          <w:i/>
          <w:iCs/>
        </w:rPr>
        <w:t>M</w:t>
      </w:r>
      <w:r w:rsidR="00DB1A87">
        <w:t xml:space="preserve"> predicted that SSB would increase at a reduced rate (Table 4, Figs. 2 and 6).</w:t>
      </w:r>
    </w:p>
    <w:p w14:paraId="3AF80B41" w14:textId="02EF3851" w:rsidR="000C38B8" w:rsidRDefault="000C38B8" w:rsidP="000C38B8">
      <w:pPr>
        <w:pStyle w:val="Heading2"/>
      </w:pPr>
      <w:r>
        <w:lastRenderedPageBreak/>
        <w:t>3.4.  Simulation tests</w:t>
      </w:r>
    </w:p>
    <w:p w14:paraId="1414DAED" w14:textId="2B8BC399" w:rsidR="000C38B8" w:rsidRPr="000C38B8" w:rsidRDefault="00961E84" w:rsidP="00B130FD">
      <w:pPr>
        <w:pStyle w:val="Chapterheading0"/>
        <w:jc w:val="left"/>
      </w:pPr>
      <w:r>
        <w:t>A</w:t>
      </w:r>
      <w:r w:rsidR="000C38B8" w:rsidRPr="000C38B8">
        <w:t>ll models ha</w:t>
      </w:r>
      <w:r>
        <w:t>d</w:t>
      </w:r>
      <w:r w:rsidR="000C38B8" w:rsidRPr="000C38B8">
        <w:t xml:space="preserve"> little-no bias in SSB,</w:t>
      </w:r>
      <w:r>
        <w:t xml:space="preserve"> </w:t>
      </w:r>
      <w:r w:rsidR="000C38B8" w:rsidRPr="00961E84">
        <w:rPr>
          <w:i/>
          <w:iCs/>
        </w:rPr>
        <w:t>F</w:t>
      </w:r>
      <w:r w:rsidR="000C38B8" w:rsidRPr="000C38B8">
        <w:t xml:space="preserve">, </w:t>
      </w:r>
      <m:oMath>
        <m:f>
          <m:fPr>
            <m:type m:val="lin"/>
            <m:ctrlPr>
              <w:rPr>
                <w:rFonts w:ascii="Cambria Math" w:hAnsi="Cambria Math"/>
                <w:i/>
              </w:rPr>
            </m:ctrlPr>
          </m:fPr>
          <m:num>
            <m:r>
              <m:rPr>
                <m:nor/>
              </m:rPr>
              <w:rPr>
                <w:rFonts w:ascii="Cambria Math" w:hAnsi="Cambria Math"/>
              </w:rPr>
              <m:t>B</m:t>
            </m:r>
          </m:num>
          <m:den>
            <m:sSub>
              <m:sSubPr>
                <m:ctrlPr>
                  <w:rPr>
                    <w:rFonts w:ascii="Cambria Math" w:hAnsi="Cambria Math"/>
                    <w:i/>
                  </w:rPr>
                </m:ctrlPr>
              </m:sSubPr>
              <m:e>
                <m:r>
                  <m:rPr>
                    <m:nor/>
                  </m:rPr>
                  <w:rPr>
                    <w:rFonts w:ascii="Cambria Math" w:hAnsi="Cambria Math"/>
                  </w:rPr>
                  <m:t>B</m:t>
                </m:r>
              </m:e>
              <m:sub>
                <m:r>
                  <w:rPr>
                    <w:rFonts w:ascii="Cambria Math" w:hAnsi="Cambria Math"/>
                  </w:rPr>
                  <m:t>40%</m:t>
                </m:r>
              </m:sub>
            </m:sSub>
          </m:den>
        </m:f>
      </m:oMath>
      <w:r>
        <w:t xml:space="preserve">, </w:t>
      </w:r>
      <m:oMath>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40%</m:t>
                </m:r>
              </m:sub>
            </m:sSub>
          </m:den>
        </m:f>
      </m:oMath>
      <w:r>
        <w:t xml:space="preserve">, predicted </w:t>
      </w:r>
      <w:r w:rsidR="000C38B8" w:rsidRPr="000C38B8">
        <w:t>catch, or recruitment in self-tests</w:t>
      </w:r>
      <w:r>
        <w:t xml:space="preserve"> or in cross-tests when </w:t>
      </w:r>
      <w:r w:rsidR="000C38B8" w:rsidRPr="000C38B8">
        <w:t>the operating model d</w:t>
      </w:r>
      <w:r>
        <w:t>id</w:t>
      </w:r>
      <w:r w:rsidR="000C38B8" w:rsidRPr="000C38B8">
        <w:t xml:space="preserve"> not include </w:t>
      </w:r>
      <w:r>
        <w:t xml:space="preserve">survival or </w:t>
      </w:r>
      <w:r w:rsidRPr="00961E84">
        <w:rPr>
          <w:i/>
          <w:iCs/>
        </w:rPr>
        <w:t>M</w:t>
      </w:r>
      <w:r>
        <w:t xml:space="preserve"> deviations</w:t>
      </w:r>
      <w:r w:rsidR="00B130FD">
        <w:t xml:space="preserve"> (Fig</w:t>
      </w:r>
      <w:r w:rsidR="001635F8">
        <w:t>s.</w:t>
      </w:r>
      <w:r w:rsidR="00B130FD">
        <w:t xml:space="preserve"> S1-S9)</w:t>
      </w:r>
      <w:r>
        <w:t xml:space="preserve">. </w:t>
      </w:r>
      <w:r w:rsidR="00B130FD">
        <w:t xml:space="preserve">Models without survival or </w:t>
      </w:r>
      <w:r w:rsidR="00B130FD" w:rsidRPr="00B130FD">
        <w:rPr>
          <w:i/>
          <w:iCs/>
        </w:rPr>
        <w:t>M</w:t>
      </w:r>
      <w:r w:rsidR="00B130FD">
        <w:t xml:space="preserve"> random effect deviations </w:t>
      </w:r>
      <w:r w:rsidR="000C38B8" w:rsidRPr="000C38B8">
        <w:t>exhibit</w:t>
      </w:r>
      <w:r w:rsidR="00B130FD">
        <w:t>ed</w:t>
      </w:r>
      <w:r w:rsidR="000C38B8" w:rsidRPr="000C38B8">
        <w:t xml:space="preserve"> bias in all quantities when fit to data simulated with these random effects. The biases in SSB and </w:t>
      </w:r>
      <w:r w:rsidR="000C38B8" w:rsidRPr="00B130FD">
        <w:rPr>
          <w:i/>
          <w:iCs/>
        </w:rPr>
        <w:t>F</w:t>
      </w:r>
      <w:r w:rsidR="000C38B8" w:rsidRPr="000C38B8">
        <w:t xml:space="preserve"> </w:t>
      </w:r>
      <w:r w:rsidR="00B130FD">
        <w:t>we</w:t>
      </w:r>
      <w:r w:rsidR="000C38B8" w:rsidRPr="000C38B8">
        <w:t>re always in opposite directions</w:t>
      </w:r>
      <w:r w:rsidR="00B130FD">
        <w:t xml:space="preserve">, </w:t>
      </w:r>
      <w:r w:rsidR="000C38B8" w:rsidRPr="000C38B8">
        <w:t>as expected</w:t>
      </w:r>
      <w:r w:rsidR="00B130FD">
        <w:t>,</w:t>
      </w:r>
      <w:r w:rsidR="000C38B8" w:rsidRPr="000C38B8">
        <w:t xml:space="preserve"> and around 10-20%.</w:t>
      </w:r>
      <w:r w:rsidR="00B130FD">
        <w:t xml:space="preserve"> A</w:t>
      </w:r>
      <w:r w:rsidR="000C38B8" w:rsidRPr="000C38B8">
        <w:t>ll models estimate</w:t>
      </w:r>
      <w:r w:rsidR="00B130FD">
        <w:t>d</w:t>
      </w:r>
      <w:r w:rsidR="000C38B8" w:rsidRPr="000C38B8">
        <w:t xml:space="preserve"> </w:t>
      </w:r>
      <w:r w:rsidR="00B130FD">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B130FD">
        <w:t xml:space="preserve">, and yearly autocorrelation parameters,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B130FD">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B130FD">
        <w:t xml:space="preserve">, </w:t>
      </w:r>
      <w:r w:rsidR="000C38B8" w:rsidRPr="000C38B8">
        <w:t>with</w:t>
      </w:r>
      <w:r w:rsidR="00B130FD">
        <w:t xml:space="preserve">out bias (Fig. S3). The variance of age 2+ survival deviations,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B130FD">
        <w:t xml:space="preserve">, the variance of </w:t>
      </w:r>
      <w:r w:rsidR="00B130FD" w:rsidRPr="00B130FD">
        <w:rPr>
          <w:i/>
          <w:iCs/>
        </w:rPr>
        <w:t>M</w:t>
      </w:r>
      <w:r w:rsidR="00B130FD">
        <w:t xml:space="preserve"> deviations,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sidR="00B130FD">
        <w:t xml:space="preserve">, and the </w:t>
      </w:r>
      <w:r w:rsidR="001635F8">
        <w:t xml:space="preserve">autocorrelation by age, </w:t>
      </w:r>
      <m:oMath>
        <m:sSub>
          <m:sSubPr>
            <m:ctrlPr>
              <w:rPr>
                <w:rFonts w:ascii="Cambria Math" w:hAnsi="Cambria Math"/>
                <w:i/>
              </w:rPr>
            </m:ctrlPr>
          </m:sSubPr>
          <m:e>
            <m:r>
              <w:rPr>
                <w:rFonts w:ascii="Cambria Math" w:hAnsi="Cambria Math"/>
              </w:rPr>
              <m:t>ρ</m:t>
            </m:r>
          </m:e>
          <m:sub>
            <m:r>
              <w:rPr>
                <w:rFonts w:ascii="Cambria Math" w:hAnsi="Cambria Math"/>
              </w:rPr>
              <m:t>age</m:t>
            </m:r>
          </m:sub>
        </m:sSub>
      </m:oMath>
      <w:r w:rsidR="001635F8">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oMath>
      <w:r w:rsidR="001635F8">
        <w:t>, were estimated with negative bias, which is the expected direction using maximum likelihood estimation instead of restricted maximum likelihood (REML).</w:t>
      </w:r>
      <w:r w:rsidR="00285286">
        <w:t xml:space="preserve"> Last, </w:t>
      </w:r>
      <w:r w:rsidR="00285286" w:rsidRPr="00285286">
        <w:t xml:space="preserve">the model with 2D AR(1) deviations on </w:t>
      </w:r>
      <w:r w:rsidR="00285286">
        <w:t xml:space="preserve">survival, </w:t>
      </w:r>
      <w:r w:rsidR="00285286" w:rsidRPr="00285286">
        <w:t>NAA-5</w:t>
      </w:r>
      <w:r w:rsidR="00285286">
        <w:t>,</w:t>
      </w:r>
      <w:r w:rsidR="00285286" w:rsidRPr="00285286">
        <w:t xml:space="preserve"> </w:t>
      </w:r>
      <w:r w:rsidR="00285286">
        <w:t xml:space="preserve">had slightly </w:t>
      </w:r>
      <w:r w:rsidR="00285286" w:rsidRPr="00285286">
        <w:t xml:space="preserve">lower bias in simulation </w:t>
      </w:r>
      <w:r w:rsidR="00285286">
        <w:t xml:space="preserve">self- and </w:t>
      </w:r>
      <w:r w:rsidR="00285286" w:rsidRPr="00285286">
        <w:t xml:space="preserve">cross-tests than the model with 2D AR(1) deviations on </w:t>
      </w:r>
      <w:r w:rsidR="00285286" w:rsidRPr="00285286">
        <w:rPr>
          <w:i/>
          <w:iCs/>
        </w:rPr>
        <w:t>M</w:t>
      </w:r>
      <w:r w:rsidR="00285286">
        <w:t xml:space="preserve">, </w:t>
      </w:r>
      <w:r w:rsidR="00285286" w:rsidRPr="00285286">
        <w:t>M-4</w:t>
      </w:r>
      <w:r w:rsidR="00285286">
        <w:t xml:space="preserve"> (Figs. S1-S2).</w:t>
      </w:r>
    </w:p>
    <w:p w14:paraId="37BA3DB9" w14:textId="2FA4B8AC" w:rsidR="0019695A" w:rsidRPr="009A4919" w:rsidRDefault="002767EC" w:rsidP="001829AC">
      <w:pPr>
        <w:pStyle w:val="Heading1"/>
        <w:numPr>
          <w:ilvl w:val="0"/>
          <w:numId w:val="15"/>
        </w:numPr>
      </w:pPr>
      <w:bookmarkStart w:id="24" w:name="_Toc465598053"/>
      <w:r w:rsidRPr="004074B0">
        <w:t>Discussion</w:t>
      </w:r>
      <w:bookmarkEnd w:id="24"/>
    </w:p>
    <w:p w14:paraId="4C2856C5" w14:textId="54170933" w:rsidR="00E07C15" w:rsidRDefault="0088167E" w:rsidP="00F32BB5">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F32BB5">
        <w:t xml:space="preserve">These results imply that including survival and </w:t>
      </w:r>
      <w:r w:rsidR="00F32BB5" w:rsidRPr="00F32BB5">
        <w:rPr>
          <w:i/>
          <w:iCs/>
        </w:rPr>
        <w:t>M</w:t>
      </w:r>
      <w:r w:rsidR="00F32BB5">
        <w:t xml:space="preserve"> deviations in the SNEMA yellowtail flounder assessment would provide more consistent estimates of stock and harvest status.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453321">
        <w:t xml:space="preserve">have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w:t>
      </w:r>
      <w:r w:rsidR="00E07C15">
        <w:t>e.g.,</w:t>
      </w:r>
      <w:r w:rsidR="006E1844">
        <w:t xml:space="preserve">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r w:rsidR="003C2776">
        <w:t xml:space="preserve"> </w:t>
      </w:r>
      <w:r w:rsidR="00A7735F">
        <w:lastRenderedPageBreak/>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756AD7">
        <w:t xml:space="preserve"> in the assessment model</w:t>
      </w:r>
      <w:r w:rsidR="008E4589">
        <w:t xml:space="preserve">. </w:t>
      </w:r>
      <w:r w:rsidR="00A02FEC">
        <w:t xml:space="preserve">This makes it easy to specify or estimate a temporal trend in </w:t>
      </w:r>
      <w:r w:rsidR="00A02FEC" w:rsidRPr="00A02FEC">
        <w:rPr>
          <w:i/>
          <w:iCs/>
        </w:rPr>
        <w:t>M</w:t>
      </w:r>
      <w:r w:rsidR="00A02FEC">
        <w:t xml:space="preserve"> or survival and then </w:t>
      </w:r>
      <w:r w:rsidR="00F32BB5">
        <w:t>evaluate</w:t>
      </w:r>
      <w:r w:rsidR="00A02FEC">
        <w:t xml:space="preserve"> performance against models with </w:t>
      </w:r>
      <w:r w:rsidR="00121FE6">
        <w:t>independent</w:t>
      </w:r>
      <w:r w:rsidR="00A02FEC">
        <w:t xml:space="preserve"> or 2D AR(1) </w:t>
      </w:r>
      <w:r w:rsidR="00F41C7F">
        <w:t>deviations.</w:t>
      </w:r>
      <w:r w:rsidR="00F32BB5">
        <w:t xml:space="preserve"> </w:t>
      </w:r>
      <w:r w:rsidR="00A02FEC">
        <w:t xml:space="preserve">Specific to SNEMA yellowtail flounder, </w:t>
      </w:r>
      <w:r w:rsidR="00F32BB5">
        <w:t>w</w:t>
      </w:r>
      <w:r w:rsidR="000E23C6">
        <w:t>e</w:t>
      </w:r>
      <w:r w:rsidR="00C90E6F">
        <w:t xml:space="preserve"> </w:t>
      </w:r>
      <w:r w:rsidR="000E23C6">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453321">
        <w:t xml:space="preserve">by 6-13% </w:t>
      </w:r>
      <w:r w:rsidR="00F41C7F">
        <w:t>in model years</w:t>
      </w:r>
      <w:r w:rsidR="00453321">
        <w:t>, and this increased to 14-21% when random effect deviations on both survival and M were included.</w:t>
      </w:r>
      <w:r w:rsidR="008B5263">
        <w:t xml:space="preserve"> Relative to models with independent or no deviations in survival or </w:t>
      </w:r>
      <w:r w:rsidR="008B5263" w:rsidRPr="008B5263">
        <w:rPr>
          <w:i/>
          <w:iCs/>
        </w:rPr>
        <w:t>M</w:t>
      </w:r>
      <w:r w:rsidR="008B5263">
        <w:t>, all models with the 2D AR(1) smoother estimated higher SSB in the last two decades but lower SSB in near-term projections</w:t>
      </w:r>
      <w:r w:rsidR="00D71011">
        <w:t xml:space="preserve"> (Fig. 6)</w:t>
      </w:r>
      <w:r w:rsidR="00453321">
        <w:t xml:space="preserve">. </w:t>
      </w:r>
      <w:r w:rsidR="000444F8">
        <w:t xml:space="preserve">Thus, the decision whether to </w:t>
      </w:r>
      <w:r w:rsidR="00E246D2">
        <w:t>implement the</w:t>
      </w:r>
      <w:r w:rsidR="00C90E6F">
        <w:t xml:space="preserve"> 2D AR(1) smoother </w:t>
      </w:r>
      <w:r w:rsidR="000444F8">
        <w:t>in</w:t>
      </w:r>
      <w:r w:rsidR="00C90E6F">
        <w:t xml:space="preserve"> the assessment of SNEMA yellowtail flounder</w:t>
      </w:r>
      <w:r w:rsidR="000444F8">
        <w:t xml:space="preserve"> </w:t>
      </w:r>
      <w:r w:rsidR="00F32BB5">
        <w:t>may be</w:t>
      </w:r>
      <w:r w:rsidR="000444F8">
        <w:t xml:space="preserve"> consequential</w:t>
      </w:r>
      <w:r w:rsidR="004E3AB5">
        <w:t>.</w:t>
      </w:r>
    </w:p>
    <w:p w14:paraId="3E321473" w14:textId="6779E6B6" w:rsidR="002767EC" w:rsidRPr="005F7AC4" w:rsidRDefault="009C29FD" w:rsidP="009C29FD">
      <w:pPr>
        <w:pStyle w:val="Chapterheading0"/>
        <w:ind w:firstLine="720"/>
        <w:jc w:val="left"/>
      </w:pPr>
      <w:r>
        <w:t xml:space="preserve">Although placing the 2D AR(1) structure on survival or </w:t>
      </w:r>
      <w:r w:rsidRPr="009E1F90">
        <w:rPr>
          <w:i/>
          <w:iCs/>
        </w:rPr>
        <w:t>M</w:t>
      </w:r>
      <w:r>
        <w:t xml:space="preserve"> deviations is clearly supported, we suggest putting it on survival for t</w:t>
      </w:r>
      <w:r w:rsidR="00285286">
        <w:t>hree</w:t>
      </w:r>
      <w:r>
        <w:t xml:space="preserve"> reasons. First, the model with 2D AR(1) survival deviations and independent </w:t>
      </w:r>
      <w:r w:rsidRPr="00836FD0">
        <w:rPr>
          <w:i/>
          <w:iCs/>
        </w:rPr>
        <w:t>M</w:t>
      </w:r>
      <w:r>
        <w:t xml:space="preserve"> deviations had lowe</w:t>
      </w:r>
      <w:r w:rsidR="00285286">
        <w:t>r</w:t>
      </w:r>
      <w:r>
        <w:t xml:space="preserve"> AIC by </w:t>
      </w:r>
      <w:r w:rsidR="00285286">
        <w:t xml:space="preserve">a wide margin </w:t>
      </w:r>
      <w:r>
        <w:t>(</w:t>
      </w:r>
      <w:r w:rsidR="00285286">
        <w:t xml:space="preserve">35.7, </w:t>
      </w:r>
      <w:r>
        <w:t xml:space="preserve">Table 4). Second, models with the 2D AR(1) smoother on survival had greatly reduced uncertainty in SSB projections compared to all other models, especially in the second and third projection years (Table 4). </w:t>
      </w:r>
      <w:r w:rsidR="00285286">
        <w:t xml:space="preserve">Last, </w:t>
      </w:r>
      <w:r w:rsidR="00285286" w:rsidRPr="00285286">
        <w:t xml:space="preserve">the model with 2D AR(1) deviations on </w:t>
      </w:r>
      <w:r w:rsidR="00285286">
        <w:t xml:space="preserve">survival </w:t>
      </w:r>
      <w:r w:rsidR="00285286" w:rsidRPr="00285286">
        <w:t xml:space="preserve">performed slightly better in simulation </w:t>
      </w:r>
      <w:r w:rsidR="00285286">
        <w:t xml:space="preserve">self- and </w:t>
      </w:r>
      <w:r w:rsidR="00285286" w:rsidRPr="00285286">
        <w:t xml:space="preserve">cross-tests than the model with </w:t>
      </w:r>
      <w:r w:rsidR="00285286">
        <w:t xml:space="preserve">the </w:t>
      </w:r>
      <w:r w:rsidR="00285286" w:rsidRPr="00285286">
        <w:t xml:space="preserve">2D AR(1) </w:t>
      </w:r>
      <w:r w:rsidR="00285286">
        <w:t xml:space="preserve">structure on </w:t>
      </w:r>
      <w:r w:rsidR="00285286" w:rsidRPr="00285286">
        <w:rPr>
          <w:i/>
          <w:iCs/>
        </w:rPr>
        <w:t>M</w:t>
      </w:r>
      <w:r w:rsidR="00285286">
        <w:t xml:space="preserve"> </w:t>
      </w:r>
      <w:r w:rsidR="00285286" w:rsidRPr="00285286">
        <w:t>deviations</w:t>
      </w:r>
      <w:r w:rsidR="00285286">
        <w:t xml:space="preserve"> (Figs. S1-S2). Nevertheless</w:t>
      </w:r>
      <w:r>
        <w:t xml:space="preserve">, all models with the 2D AR(1) structure on survival or </w:t>
      </w:r>
      <w:r w:rsidRPr="00DB1A87">
        <w:rPr>
          <w:i/>
          <w:iCs/>
        </w:rPr>
        <w:t>M</w:t>
      </w:r>
      <w:r>
        <w:t xml:space="preserve"> estimated </w:t>
      </w:r>
      <w:r w:rsidR="00D71011">
        <w:t>consistent</w:t>
      </w:r>
      <w:r>
        <w:t xml:space="preserve"> effects compared to the </w:t>
      </w:r>
      <w:r w:rsidR="00285286">
        <w:t>models without</w:t>
      </w:r>
      <w:r>
        <w:t xml:space="preserve">: lower </w:t>
      </w:r>
      <w:r w:rsidRPr="0075542C">
        <w:rPr>
          <w:i/>
          <w:iCs/>
        </w:rPr>
        <w:t>F</w:t>
      </w:r>
      <w:r>
        <w:t xml:space="preserve"> and higher SSB in assessment years, and lower SSB in projection years (Fig. 6).</w:t>
      </w:r>
    </w:p>
    <w:p w14:paraId="78126F24" w14:textId="1A1465DB" w:rsidR="00CA4E3D" w:rsidRDefault="00190D85" w:rsidP="00CA4E3D">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r w:rsidR="007C3B7B">
        <w:t>by</w:t>
      </w:r>
      <w:r w:rsidR="00A1485F">
        <w:t xml:space="preserve"> around 50%</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w:t>
      </w:r>
      <w:r w:rsidR="00E07C15">
        <w:t>e.g.,</w:t>
      </w:r>
      <w:r w:rsidR="00727544">
        <w:t xml:space="preserve">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w:t>
      </w:r>
      <w:r w:rsidR="00727544">
        <w:lastRenderedPageBreak/>
        <w:t xml:space="preserve">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67267B">
        <w:t>propagates non-zero survival or M deviations into</w:t>
      </w:r>
      <w:r w:rsidR="001A0BB6">
        <w:t xml:space="preserve"> short-term projections,</w:t>
      </w:r>
      <w:r w:rsidR="0067267B">
        <w:t xml:space="preserve"> </w:t>
      </w:r>
      <w:r w:rsidR="001A0BB6">
        <w:t xml:space="preserve">with the trend near the assessment terminal year becoming important. In the case of SNEMA yellowtail flounder, </w:t>
      </w:r>
      <w:r w:rsidR="00CA4E3D">
        <w:t xml:space="preserve">in recent years </w:t>
      </w:r>
      <w:r w:rsidR="001A0BB6">
        <w:t xml:space="preserve">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CA4E3D">
        <w:t xml:space="preserve">and models with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CA4E3D">
        <w:t xml:space="preserve"> estimated negative survival deviations. T</w:t>
      </w:r>
      <w:r w:rsidR="001C68B4">
        <w:t xml:space="preserve">his clearly resulted in lower projected SSB. </w:t>
      </w:r>
      <w:r w:rsidR="00CA4E3D">
        <w:t>Note that although the</w:t>
      </w:r>
      <w:r w:rsidR="00CA4E3D" w:rsidRPr="009A4919">
        <w:t xml:space="preserve"> </w:t>
      </w:r>
      <w:r w:rsidR="00CA4E3D">
        <w:t>projected deviations</w:t>
      </w:r>
      <w:r w:rsidR="00CA4E3D" w:rsidRPr="009A4919">
        <w:t xml:space="preserve"> </w:t>
      </w:r>
      <w:bookmarkStart w:id="25" w:name="OLE_LINK7"/>
      <w:bookmarkStart w:id="26" w:name="OLE_LINK8"/>
      <w:r w:rsidR="00CA4E3D" w:rsidRPr="009A4919">
        <w:t>a</w:t>
      </w:r>
      <w:hyperlink r:id="rId9" w:history="1">
        <w:r w:rsidR="00CA4E3D" w:rsidRPr="009A4919">
          <w:t>symptot</w:t>
        </w:r>
      </w:hyperlink>
      <w:r w:rsidR="00CA4E3D" w:rsidRPr="009A4919">
        <w:t>ically</w:t>
      </w:r>
      <w:bookmarkEnd w:id="25"/>
      <w:bookmarkEnd w:id="26"/>
      <w:r w:rsidR="00CA4E3D">
        <w:t xml:space="preserve"> approach</w:t>
      </w:r>
      <w:r w:rsidR="00CA4E3D" w:rsidRPr="009A4919">
        <w:t xml:space="preserve"> zero </w:t>
      </w:r>
      <w:r w:rsidR="00CA4E3D">
        <w:t>over time (Figs</w:t>
      </w:r>
      <w:r w:rsidR="00CA4E3D" w:rsidRPr="009A4919">
        <w:t>.</w:t>
      </w:r>
      <w:r w:rsidR="00CA4E3D">
        <w:t xml:space="preserve"> 1, 3, and 4</w:t>
      </w:r>
      <w:r w:rsidR="00CA4E3D" w:rsidRPr="009A4919">
        <w:t xml:space="preserve">), </w:t>
      </w:r>
      <w:r w:rsidR="00CA4E3D">
        <w:t xml:space="preserve">SSB in a given projection year is the result of </w:t>
      </w:r>
      <w:r w:rsidR="00CA4E3D" w:rsidRPr="00BC160A">
        <w:rPr>
          <w:i/>
          <w:iCs/>
        </w:rPr>
        <w:t xml:space="preserve">cumulative </w:t>
      </w:r>
      <w:r w:rsidR="00CA4E3D">
        <w:t xml:space="preserve">survival deviations, which means that </w:t>
      </w:r>
      <w:r w:rsidR="00CA4E3D" w:rsidRPr="009A4919">
        <w:t xml:space="preserve">the </w:t>
      </w:r>
      <w:r w:rsidR="00CA4E3D">
        <w:t xml:space="preserve">influence of the survival smoother on SSB is not necessarily </w:t>
      </w:r>
      <w:r w:rsidR="00CA4E3D" w:rsidRPr="006B291C">
        <w:rPr>
          <w:noProof/>
        </w:rPr>
        <w:t>weak</w:t>
      </w:r>
      <w:r w:rsidR="00CA4E3D">
        <w:rPr>
          <w:noProof/>
        </w:rPr>
        <w:t>er</w:t>
      </w:r>
      <w:r w:rsidR="00CA4E3D">
        <w:t xml:space="preserve"> over time (Fig. 2b,d)</w:t>
      </w:r>
      <w:r w:rsidR="00CA4E3D" w:rsidRPr="009A4919">
        <w:t>.</w:t>
      </w:r>
    </w:p>
    <w:p w14:paraId="197C10E7" w14:textId="4B6A7575" w:rsidR="009C29FD" w:rsidRDefault="009C29FD" w:rsidP="00CA4E3D">
      <w:pPr>
        <w:pStyle w:val="Chapterheading0"/>
        <w:ind w:firstLine="720"/>
        <w:jc w:val="left"/>
      </w:pPr>
      <w:r>
        <w:t xml:space="preserve">We estimated 2D autocorrelated deviations in </w:t>
      </w:r>
      <w:r w:rsidRPr="009C29FD">
        <w:rPr>
          <w:i/>
          <w:iCs/>
        </w:rPr>
        <w:t>M</w:t>
      </w:r>
      <w:r>
        <w:t xml:space="preserve"> as Cadigan (2016), although there were noteworthy differences between the </w:t>
      </w:r>
      <w:r w:rsidR="00E31C84">
        <w:t>studies</w:t>
      </w:r>
      <w:r>
        <w:t xml:space="preserve">. </w:t>
      </w:r>
      <w:r w:rsidR="00B65288" w:rsidRPr="009A4919">
        <w:fldChar w:fldCharType="begin"/>
      </w:r>
      <w:r w:rsidR="00B65288"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B65288" w:rsidRPr="009A4919">
        <w:fldChar w:fldCharType="separate"/>
      </w:r>
      <w:r w:rsidR="00B65288" w:rsidRPr="009A4919">
        <w:rPr>
          <w:noProof/>
        </w:rPr>
        <w:t>Cadigan (201</w:t>
      </w:r>
      <w:r w:rsidR="00B65288">
        <w:rPr>
          <w:noProof/>
        </w:rPr>
        <w:t>6</w:t>
      </w:r>
      <w:r w:rsidR="00B65288" w:rsidRPr="009A4919">
        <w:rPr>
          <w:noProof/>
        </w:rPr>
        <w:t>)</w:t>
      </w:r>
      <w:r w:rsidR="00B65288" w:rsidRPr="009A4919">
        <w:fldChar w:fldCharType="end"/>
      </w:r>
      <w:r w:rsidR="00B65288" w:rsidRPr="009A4919">
        <w:t xml:space="preserve"> developed a state-space</w:t>
      </w:r>
      <w:r w:rsidR="00B65288">
        <w:t>,</w:t>
      </w:r>
      <w:r w:rsidR="00B65288" w:rsidRPr="009A4919">
        <w:t xml:space="preserve"> age-structured assessment mod</w:t>
      </w:r>
      <w:r w:rsidR="00B65288">
        <w:t xml:space="preserve">el for </w:t>
      </w:r>
      <w:r w:rsidR="00B65288">
        <w:rPr>
          <w:noProof/>
        </w:rPr>
        <w:t>Northern Cod (</w:t>
      </w:r>
      <w:r w:rsidR="00B65288" w:rsidRPr="00B15F51">
        <w:rPr>
          <w:i/>
          <w:noProof/>
        </w:rPr>
        <w:t>Gadus morhua</w:t>
      </w:r>
      <w:r w:rsidR="00B65288">
        <w:rPr>
          <w:noProof/>
        </w:rPr>
        <w:t xml:space="preserve">) and estimated 2D AR(1) deviations in </w:t>
      </w:r>
      <w:r w:rsidR="00B65288" w:rsidRPr="00B65288">
        <w:rPr>
          <w:i/>
          <w:iCs/>
          <w:noProof/>
        </w:rPr>
        <w:t>M</w:t>
      </w:r>
      <w:r w:rsidR="00B65288">
        <w:rPr>
          <w:noProof/>
        </w:rPr>
        <w:t xml:space="preserve">. </w:t>
      </w:r>
      <w:r w:rsidR="00B65288">
        <w:t xml:space="preserve">Cadigan (2016) did not, however, compare the model estimates, predictions, </w:t>
      </w:r>
      <w:r w:rsidR="00B65288" w:rsidRPr="009A4919">
        <w:t>goodness-of-fit</w:t>
      </w:r>
      <w:r w:rsidR="00B65288">
        <w:t>, or retrospective patterns under</w:t>
      </w:r>
      <w:r w:rsidR="00B65288" w:rsidRPr="009A4919">
        <w:t xml:space="preserve"> </w:t>
      </w:r>
      <w:r w:rsidR="00B65288">
        <w:rPr>
          <w:noProof/>
        </w:rPr>
        <w:t>alternative</w:t>
      </w:r>
      <w:r w:rsidR="00B65288" w:rsidRPr="009A4919">
        <w:t xml:space="preserve"> </w:t>
      </w:r>
      <w:r w:rsidR="00B65288">
        <w:t>2D autocorrelation structures for</w:t>
      </w:r>
      <w:r w:rsidR="00B65288" w:rsidRPr="009A4919">
        <w:t xml:space="preserve"> </w:t>
      </w:r>
      <m:oMath>
        <m:r>
          <w:rPr>
            <w:rFonts w:ascii="Cambria Math" w:hAnsi="Cambria Math"/>
          </w:rPr>
          <m:t>M</m:t>
        </m:r>
      </m:oMath>
      <w:r w:rsidR="00B65288" w:rsidRPr="009A4919">
        <w:t>.</w:t>
      </w:r>
      <w:r w:rsidR="00E07C15">
        <w:t xml:space="preserve"> </w:t>
      </w:r>
      <w:r w:rsidR="00E31C84" w:rsidRPr="009C29FD">
        <w:t xml:space="preserve">Cadigan (2016) included extensive tagging </w:t>
      </w:r>
      <w:r w:rsidR="00E31C84">
        <w:t xml:space="preserve">data to inform </w:t>
      </w:r>
      <w:r w:rsidR="00E31C84" w:rsidRPr="00E31C84">
        <w:rPr>
          <w:i/>
          <w:iCs/>
        </w:rPr>
        <w:t>M</w:t>
      </w:r>
      <w:r w:rsidR="00E31C84" w:rsidRPr="009C29FD">
        <w:t xml:space="preserve"> </w:t>
      </w:r>
      <w:r w:rsidR="00E31C84">
        <w:t xml:space="preserve">in his </w:t>
      </w:r>
      <w:r w:rsidR="00E31C84" w:rsidRPr="009C29FD">
        <w:t>model estimation</w:t>
      </w:r>
      <w:r w:rsidR="00E31C84">
        <w:t xml:space="preserve"> and w</w:t>
      </w:r>
      <w:r w:rsidR="00E31C84" w:rsidRPr="009C29FD">
        <w:t>hen he fit the model without taggin</w:t>
      </w:r>
      <w:r w:rsidR="00E31C84" w:rsidRPr="009C29FD">
        <w:rPr>
          <w:rFonts w:hint="eastAsia"/>
        </w:rPr>
        <w:t xml:space="preserve">g </w:t>
      </w:r>
      <w:r w:rsidR="00483061">
        <w:t>data,</w:t>
      </w:r>
      <w:r w:rsidR="00E31C84" w:rsidRPr="009C29FD">
        <w:rPr>
          <w:rFonts w:hint="eastAsia"/>
        </w:rPr>
        <w:t xml:space="preserve"> he found that </w:t>
      </w:r>
      <w:r w:rsidR="00E31C84">
        <w:t>the process and measurement error variance parameters</w:t>
      </w:r>
      <w:r w:rsidR="00E31C84">
        <w:rPr>
          <w:rFonts w:hint="eastAsia"/>
        </w:rPr>
        <w:t xml:space="preserve"> </w:t>
      </w:r>
      <w:r w:rsidR="00E31C84">
        <w:t>were</w:t>
      </w:r>
      <w:r w:rsidR="00E31C84" w:rsidRPr="009C29FD">
        <w:rPr>
          <w:rFonts w:hint="eastAsia"/>
        </w:rPr>
        <w:t xml:space="preserve"> highly confounded</w:t>
      </w:r>
      <w:r w:rsidR="00E31C84">
        <w:t xml:space="preserve">. </w:t>
      </w:r>
      <w:r w:rsidR="00E31C84" w:rsidRPr="009C29FD">
        <w:rPr>
          <w:rFonts w:hint="eastAsia"/>
        </w:rPr>
        <w:t xml:space="preserve">Cadigan (2016) </w:t>
      </w:r>
      <w:r w:rsidR="00483061">
        <w:t xml:space="preserve">also </w:t>
      </w:r>
      <w:r w:rsidR="00E31C84" w:rsidRPr="009C29FD">
        <w:rPr>
          <w:rFonts w:hint="eastAsia"/>
        </w:rPr>
        <w:t xml:space="preserve">dealt with other </w:t>
      </w:r>
      <w:r w:rsidR="00E31C84">
        <w:t>issues</w:t>
      </w:r>
      <w:r w:rsidR="00E31C84" w:rsidRPr="009C29FD">
        <w:rPr>
          <w:rFonts w:hint="eastAsia"/>
        </w:rPr>
        <w:t xml:space="preserve"> such as uncertain catches and time</w:t>
      </w:r>
      <w:r w:rsidR="00E31C84">
        <w:t>-</w:t>
      </w:r>
      <w:r w:rsidR="00E31C84" w:rsidRPr="009C29FD">
        <w:rPr>
          <w:rFonts w:hint="eastAsia"/>
        </w:rPr>
        <w:t xml:space="preserve">varying survey </w:t>
      </w:r>
      <w:r w:rsidR="00E31C84">
        <w:t>catchability (</w:t>
      </w:r>
      <w:r w:rsidR="00E31C84" w:rsidRPr="00E31C84">
        <w:rPr>
          <w:i/>
          <w:iCs/>
        </w:rPr>
        <w:t>q</w:t>
      </w:r>
      <w:r w:rsidR="00E31C84">
        <w:t>), and these</w:t>
      </w:r>
      <w:r w:rsidR="00E31C84" w:rsidRPr="009C29FD">
        <w:rPr>
          <w:rFonts w:hint="eastAsia"/>
        </w:rPr>
        <w:t xml:space="preserve"> may</w:t>
      </w:r>
      <w:r w:rsidR="00E31C84">
        <w:t xml:space="preserve"> </w:t>
      </w:r>
      <w:r w:rsidR="00E31C84" w:rsidRPr="009C29FD">
        <w:rPr>
          <w:rFonts w:hint="eastAsia"/>
        </w:rPr>
        <w:t xml:space="preserve">be </w:t>
      </w:r>
      <w:r w:rsidR="00E31C84">
        <w:t xml:space="preserve">reasons why his model with </w:t>
      </w:r>
      <w:r w:rsidR="00E31C84" w:rsidRPr="009C29FD">
        <w:rPr>
          <w:rFonts w:hint="eastAsia"/>
        </w:rPr>
        <w:t xml:space="preserve">2D </w:t>
      </w:r>
      <w:r w:rsidR="00E31C84">
        <w:t xml:space="preserve">AR(1) </w:t>
      </w:r>
      <w:r w:rsidR="00E31C84" w:rsidRPr="00E31C84">
        <w:rPr>
          <w:i/>
          <w:iCs/>
        </w:rPr>
        <w:t>M</w:t>
      </w:r>
      <w:r w:rsidR="00E31C84">
        <w:t xml:space="preserve"> deviations did not </w:t>
      </w:r>
      <w:r w:rsidR="00E31C84" w:rsidRPr="009C29FD">
        <w:rPr>
          <w:rFonts w:hint="eastAsia"/>
        </w:rPr>
        <w:t xml:space="preserve">converge without tagging </w:t>
      </w:r>
      <w:r w:rsidR="00E31C84">
        <w:t>observations</w:t>
      </w:r>
      <w:r w:rsidR="00E31C84" w:rsidRPr="009C29FD">
        <w:rPr>
          <w:rFonts w:hint="eastAsia"/>
        </w:rPr>
        <w:t xml:space="preserve">. </w:t>
      </w:r>
      <w:r w:rsidR="00483061">
        <w:t xml:space="preserve">Finally, </w:t>
      </w:r>
      <w:r w:rsidR="00E31C84">
        <w:t xml:space="preserve">Cadigan (2016) treated </w:t>
      </w:r>
      <w:r w:rsidR="00E31C84" w:rsidRPr="00834E81">
        <w:rPr>
          <w:i/>
          <w:iCs/>
        </w:rPr>
        <w:t>F</w:t>
      </w:r>
      <w:r w:rsidR="00E31C84">
        <w:t xml:space="preserve">, </w:t>
      </w:r>
      <w:r w:rsidR="00E31C84" w:rsidRPr="00834E81">
        <w:rPr>
          <w:i/>
          <w:iCs/>
        </w:rPr>
        <w:t>q</w:t>
      </w:r>
      <w:r w:rsidR="00E31C84">
        <w:t xml:space="preserve">, and selectivity as in Nielsen and Berg (2014), which is more flexible and less constrained than in </w:t>
      </w:r>
      <w:r w:rsidR="00834E81">
        <w:t xml:space="preserve">our analysis using </w:t>
      </w:r>
      <w:r w:rsidR="00E31C84">
        <w:t>WHAM</w:t>
      </w:r>
      <w:r w:rsidR="00834E81">
        <w:t xml:space="preserve"> and may be another factor in </w:t>
      </w:r>
      <w:r w:rsidR="00E31C84" w:rsidRPr="009C29FD">
        <w:rPr>
          <w:rFonts w:hint="eastAsia"/>
        </w:rPr>
        <w:t xml:space="preserve">the ability to estimate </w:t>
      </w:r>
      <w:r w:rsidR="00834E81">
        <w:t xml:space="preserve">2D AR(1) </w:t>
      </w:r>
      <w:r w:rsidR="00E31C84" w:rsidRPr="009C29FD">
        <w:rPr>
          <w:rFonts w:hint="eastAsia"/>
        </w:rPr>
        <w:t>deviations</w:t>
      </w:r>
      <w:r w:rsidR="00834E81">
        <w:t xml:space="preserve"> in </w:t>
      </w:r>
      <w:r w:rsidR="00834E81" w:rsidRPr="00834E81">
        <w:rPr>
          <w:i/>
          <w:iCs/>
        </w:rPr>
        <w:t>M</w:t>
      </w:r>
      <w:r w:rsidR="00E31C84" w:rsidRPr="009C29FD">
        <w:rPr>
          <w:rFonts w:hint="eastAsia"/>
        </w:rPr>
        <w:t xml:space="preserve">. </w:t>
      </w:r>
      <w:r w:rsidR="00834E81">
        <w:t>Other than the</w:t>
      </w:r>
      <w:r w:rsidR="00483061">
        <w:t>se</w:t>
      </w:r>
      <w:r w:rsidR="00834E81">
        <w:t xml:space="preserve"> differences between our study and Cadigan (2016), we do not know when modeling </w:t>
      </w:r>
      <w:r w:rsidR="00834E81" w:rsidRPr="00834E81">
        <w:rPr>
          <w:i/>
          <w:iCs/>
        </w:rPr>
        <w:t>M</w:t>
      </w:r>
      <w:r w:rsidR="00834E81">
        <w:t xml:space="preserve"> deviations as random effects will be more or </w:t>
      </w:r>
      <w:r w:rsidR="00834E81">
        <w:lastRenderedPageBreak/>
        <w:t xml:space="preserve">less likely to succeed in general. </w:t>
      </w:r>
      <w:r w:rsidR="00483061">
        <w:t>A study that fit models to simulated data arising from alternative l</w:t>
      </w:r>
      <w:r w:rsidR="00834E81">
        <w:t>ife histor</w:t>
      </w:r>
      <w:r w:rsidR="00483061">
        <w:t>y, selectivity, catchability</w:t>
      </w:r>
      <w:r w:rsidR="00834E81">
        <w:t xml:space="preserve">, </w:t>
      </w:r>
      <w:r w:rsidR="00483061">
        <w:t>and data availability could shed light on this question.</w:t>
      </w:r>
    </w:p>
    <w:p w14:paraId="48A3199A" w14:textId="6BDF1889" w:rsidR="000444F8" w:rsidRDefault="000444F8" w:rsidP="000444F8">
      <w:pPr>
        <w:pStyle w:val="Chapterheading0"/>
        <w:ind w:firstLine="720"/>
        <w:jc w:val="left"/>
        <w:rPr>
          <w:lang w:eastAsia="zh-CN"/>
        </w:rPr>
      </w:pPr>
      <w:r>
        <w:t xml:space="preserve">The 2D AR(1) structure could be extended to three dimensions if, for example, survival is modelled to also be sex- or cohort-specific. A 3D AR(1) process across year, age, and cohort could be appropriate since </w:t>
      </w:r>
      <w:r w:rsidR="00700A54">
        <w:t xml:space="preserve">residual </w:t>
      </w:r>
      <w:r>
        <w:t xml:space="preserve">cohort effects are visible in the estimated 2D AR(1) survival and </w:t>
      </w:r>
      <w:r w:rsidRPr="00604172">
        <w:rPr>
          <w:i/>
          <w:iCs/>
        </w:rPr>
        <w:t>M</w:t>
      </w:r>
      <w:r>
        <w:t xml:space="preserve"> deviations (Figs. 1, 3, and 4). The generic 2D AR(1) random effects structure described here c</w:t>
      </w:r>
      <w:r w:rsidR="00700A54">
        <w:t>ould</w:t>
      </w:r>
      <w:r>
        <w:t xml:space="preserve"> also be applied to other potentially autocorrelated biological processes, and we imagine this will be an important research topic in the development of next-generation stock assessment models with mixed effects (Punt et al. 2020). WHAM makes heavy use of 2D AR(1) random effects, currently allowing users to specify them on numbers-at-age, </w:t>
      </w:r>
      <w:r w:rsidRPr="00A24113">
        <w:rPr>
          <w:i/>
          <w:iCs/>
        </w:rPr>
        <w:t>M</w:t>
      </w:r>
      <w:r>
        <w:t>, and selectivity (Stock and Miller, this issue).</w:t>
      </w:r>
    </w:p>
    <w:p w14:paraId="484D700E" w14:textId="674DD6C5" w:rsidR="00CF271D" w:rsidRDefault="00B67DF2" w:rsidP="001829AC">
      <w:pPr>
        <w:pStyle w:val="Chapterheading0"/>
        <w:ind w:firstLine="720"/>
        <w:jc w:val="left"/>
      </w:pPr>
      <w:r>
        <w:t xml:space="preserve">One potential drawback to </w:t>
      </w:r>
      <w:r w:rsidR="008A48AE">
        <w:t xml:space="preserve">allowing </w:t>
      </w:r>
      <w:r w:rsidR="00891EF6">
        <w:t xml:space="preserve">survival or </w:t>
      </w:r>
      <w:r w:rsidR="00891EF6" w:rsidRPr="00891EF6">
        <w:rPr>
          <w:i/>
          <w:iCs/>
        </w:rPr>
        <w:t>M</w:t>
      </w:r>
      <w:r w:rsidR="008A48AE">
        <w:t xml:space="preserve"> to vary in time </w:t>
      </w:r>
      <w:r>
        <w:t xml:space="preserve">is that </w:t>
      </w:r>
      <w:r w:rsidR="00722659">
        <w:t xml:space="preserve">calculating biological reference points </w:t>
      </w:r>
      <w:r w:rsidR="00E409F3">
        <w:t xml:space="preserve">(BRPs) </w:t>
      </w:r>
      <w:r>
        <w:t>becomes more complex</w:t>
      </w:r>
      <w:r w:rsidR="00722659">
        <w:t xml:space="preserve">. </w:t>
      </w:r>
      <w:r w:rsidR="00A63579" w:rsidRPr="00EB1918">
        <w:t>We envision</w:t>
      </w:r>
      <w:r w:rsidR="00A63579">
        <w:t xml:space="preserve"> </w:t>
      </w:r>
      <w:r w:rsidR="00475529">
        <w:t>two</w:t>
      </w:r>
      <w:r w:rsidR="00A63579">
        <w:t xml:space="preserve"> different ways to calculate </w:t>
      </w:r>
      <w:r w:rsidR="00F90959">
        <w:t xml:space="preserve">BRPs </w:t>
      </w:r>
      <w:r w:rsidR="008A48AE">
        <w:t xml:space="preserve">for models with deviations in survival or </w:t>
      </w:r>
      <w:r w:rsidR="008A48AE" w:rsidRPr="008A48AE">
        <w:rPr>
          <w:i/>
          <w:iCs/>
        </w:rPr>
        <w:t>M</w:t>
      </w:r>
      <w:r w:rsidR="00CF271D">
        <w:t>:</w:t>
      </w:r>
    </w:p>
    <w:p w14:paraId="2AE2118D" w14:textId="58743CF9"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r w:rsidR="00905018">
        <w:rPr>
          <w:rFonts w:eastAsiaTheme="minorEastAsia"/>
        </w:rPr>
        <w:t>variation</w:t>
      </w:r>
      <w:r>
        <w:rPr>
          <w:rFonts w:eastAsiaTheme="minorEastAsia"/>
        </w:rPr>
        <w:t xml:space="preserve"> in biological processes and is typically used to calculate BRPs.</w:t>
      </w:r>
    </w:p>
    <w:p w14:paraId="6AAE0F22" w14:textId="06736D64"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905018">
        <w:rPr>
          <w:rFonts w:eastAsiaTheme="minorEastAsia"/>
        </w:rPr>
        <w:t>BRPs can vary across time and be calculated annually based upon the survival deviation estimated for each year.</w:t>
      </w:r>
    </w:p>
    <w:p w14:paraId="2138075A" w14:textId="1BBB234F" w:rsidR="00D93B2C" w:rsidRDefault="00361C3B" w:rsidP="001829AC">
      <w:pPr>
        <w:pStyle w:val="Chapterheading0"/>
        <w:jc w:val="left"/>
      </w:pPr>
      <w:r>
        <w:t>For SNEMA yellowtail flounder</w:t>
      </w:r>
      <w:r w:rsidR="004C099A">
        <w:t>,</w:t>
      </w:r>
      <w:r w:rsidR="007B76DA">
        <w:t xml:space="preserve"> </w:t>
      </w:r>
      <w:r>
        <w:t xml:space="preserve">estimated </w:t>
      </w:r>
      <w:r w:rsidR="007B76DA">
        <w:t>survival deviations wer</w:t>
      </w:r>
      <w:r w:rsidR="00097EDE">
        <w:t>e</w:t>
      </w:r>
      <w:r w:rsidR="007B76DA">
        <w:t xml:space="preserve"> </w:t>
      </w:r>
      <w:r w:rsidR="00896884">
        <w:t>predominantly negative</w:t>
      </w:r>
      <w:r w:rsidR="00B67DF2">
        <w:t xml:space="preserve"> </w:t>
      </w:r>
      <w:r>
        <w:t xml:space="preserve">and </w:t>
      </w:r>
      <w:r w:rsidRPr="00361C3B">
        <w:rPr>
          <w:i/>
          <w:iCs/>
        </w:rPr>
        <w:t>M</w:t>
      </w:r>
      <w:r>
        <w:t xml:space="preserve"> deviations were mostly positive</w:t>
      </w:r>
      <w:r w:rsidR="00B67DF2">
        <w:t xml:space="preserve"> since 2000</w:t>
      </w:r>
      <w:r>
        <w:t>. I</w:t>
      </w:r>
      <w:r w:rsidR="004C099A">
        <w:t xml:space="preserve">gnoring </w:t>
      </w:r>
      <w:r>
        <w:t xml:space="preserve">these trends in productivity </w:t>
      </w:r>
      <w:r w:rsidR="00B22286">
        <w:t>may result</w:t>
      </w:r>
      <w:r w:rsidR="00ED15F7">
        <w:t xml:space="preserve"> in </w:t>
      </w:r>
      <w:r w:rsidR="00B22286">
        <w:lastRenderedPageBreak/>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w:t>
      </w:r>
      <w:r w:rsidR="00F32BB5">
        <w:t xml:space="preserve">to </w:t>
      </w:r>
      <w:r w:rsidR="00675944">
        <w:t>compare</w:t>
      </w:r>
      <w:r w:rsidR="00D93B2C">
        <w:t xml:space="preserve"> the performance </w:t>
      </w:r>
      <w:r w:rsidR="00675944">
        <w:t xml:space="preserve">of deterministic versus time-varying reference points </w:t>
      </w:r>
      <w:r w:rsidR="00D93B2C">
        <w:t xml:space="preserve">when coupled with management procedures and </w:t>
      </w:r>
      <w:r w:rsidR="00675944">
        <w:t xml:space="preserve">assessment models with </w:t>
      </w:r>
      <w:r w:rsidR="00D93B2C">
        <w:t>time-var</w:t>
      </w:r>
      <w:r w:rsidR="00675944">
        <w:t>iation</w:t>
      </w:r>
      <w:r w:rsidR="00D93B2C">
        <w:t xml:space="preserve"> in survival</w:t>
      </w:r>
      <w:r w:rsidR="004F2FA5">
        <w:t xml:space="preserve"> and </w:t>
      </w:r>
      <w:r w:rsidR="004F2FA5" w:rsidRPr="004F2FA5">
        <w:rPr>
          <w:i/>
          <w:iCs/>
        </w:rPr>
        <w:t>M</w:t>
      </w:r>
      <w:r w:rsidR="00D93B2C">
        <w:t>.</w:t>
      </w:r>
    </w:p>
    <w:p w14:paraId="27934512" w14:textId="4873623B"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2767EC" w:rsidRPr="009A4919">
        <w:t xml:space="preserve"> </w:t>
      </w:r>
      <w:r w:rsidR="00301FFE">
        <w:t xml:space="preserve">population </w:t>
      </w:r>
      <w:r w:rsidR="00A463BC">
        <w:t xml:space="preserve">dynamics </w:t>
      </w:r>
      <w:r w:rsidR="006D50E6">
        <w:t>in the 3</w:t>
      </w:r>
      <w:r w:rsidR="007B2EFB">
        <w:t>-</w:t>
      </w:r>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B67DF2">
        <w:t>Second</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are s</w:t>
      </w:r>
      <w:r w:rsidR="00534ED8">
        <w:t>tock</w:t>
      </w:r>
      <w:r w:rsidR="002767EC" w:rsidRPr="009A4919">
        <w:t xml:space="preserve">-specific. </w:t>
      </w:r>
      <w:r w:rsidR="00F75FAE">
        <w:t xml:space="preserve">For example, </w:t>
      </w:r>
      <w:r w:rsidR="002767EC" w:rsidRPr="009A4919">
        <w:t xml:space="preserve">the </w:t>
      </w:r>
      <w:r w:rsidR="00BD38A8">
        <w:t xml:space="preserve">relative importance of </w:t>
      </w:r>
      <w:r w:rsidR="00E07F95">
        <w:t>the</w:t>
      </w:r>
      <w:r w:rsidR="00B87620">
        <w:t xml:space="preserve"> deviations in survival versus </w:t>
      </w:r>
      <w:r w:rsidR="00B87620" w:rsidRPr="00B87620">
        <w:rPr>
          <w:i/>
          <w:iCs/>
        </w:rPr>
        <w:t>M</w:t>
      </w:r>
      <w:r w:rsidR="00B87620">
        <w:t xml:space="preserve"> and </w:t>
      </w:r>
      <w:r w:rsidR="00B67DF2">
        <w:t xml:space="preserve">the </w:t>
      </w:r>
      <w:r w:rsidR="00B87620">
        <w:t xml:space="preserve">2D AR(1) </w:t>
      </w:r>
      <w:r w:rsidR="00E07F95">
        <w:t>smoother</w:t>
      </w:r>
      <w:r w:rsidR="00BD38A8">
        <w:t xml:space="preserve"> </w:t>
      </w:r>
      <w:r w:rsidR="00E07F95">
        <w:t>to SSB prediction</w:t>
      </w:r>
      <w:r w:rsidR="002767EC" w:rsidRPr="009A4919">
        <w:t xml:space="preserve"> </w:t>
      </w:r>
      <w:r w:rsidR="00AF2E97">
        <w:t>is</w:t>
      </w:r>
      <w:r w:rsidR="00BD38A8">
        <w:t xml:space="preserve"> highly </w:t>
      </w:r>
      <w:r w:rsidR="002767EC" w:rsidRPr="009A4919">
        <w:t>depend</w:t>
      </w:r>
      <w:r w:rsidR="00BD38A8">
        <w:t>ent</w:t>
      </w:r>
      <w:r w:rsidR="002767EC" w:rsidRPr="009A4919">
        <w:t xml:space="preserve"> upon the parameters (</w:t>
      </w:r>
      <w:r w:rsidR="00E07C15">
        <w:t>e.g.,</w:t>
      </w:r>
      <w:r w:rsidR="002767EC" w:rsidRPr="009A4919">
        <w:t xml:space="preserve">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r w:rsidR="00534ED8">
        <w:t>Including an environment-linked stock-recruitment relationship is another way to account for time-varying productivity and directly impacts near-term predictions of recruitment (</w:t>
      </w:r>
      <w:r w:rsidR="00E07C15">
        <w:t>e.g.,</w:t>
      </w:r>
      <w:r w:rsidR="00534ED8">
        <w:t xml:space="preserve"> Miller et al. 2016; Xu et al. 2018). </w:t>
      </w:r>
      <w:r w:rsidR="00D64A9E">
        <w:t>However, for fish stocks with low selectivity at ages 1-3, changes in predicted recruitment will not propagate to the fished age classes in 3-year projections and therefore will not appreciably impact SSB predictions. A</w:t>
      </w:r>
      <w:r w:rsidR="00534ED8">
        <w:t xml:space="preserve"> key difference is that t</w:t>
      </w:r>
      <w:r w:rsidR="00E07F95">
        <w:t>he</w:t>
      </w:r>
      <w:r w:rsidR="002767EC" w:rsidRPr="009A4919">
        <w:t xml:space="preserve"> </w:t>
      </w:r>
      <w:r w:rsidR="00B87620">
        <w:t xml:space="preserve">2D AR(1) </w:t>
      </w:r>
      <w:r w:rsidR="00CC53A4">
        <w:t>smoother</w:t>
      </w:r>
      <w:r w:rsidR="00A420DA">
        <w:t xml:space="preserve"> </w:t>
      </w:r>
      <w:r w:rsidR="00E07F95">
        <w:t>impact</w:t>
      </w:r>
      <w:r w:rsidR="00AF2E97">
        <w:t>s</w:t>
      </w:r>
      <w:r w:rsidR="00BD38A8">
        <w:t xml:space="preserve"> the predicted </w:t>
      </w:r>
      <w:r w:rsidR="00B87620">
        <w:t>numbers</w:t>
      </w:r>
      <w:r w:rsidR="00BD38A8">
        <w:t xml:space="preserve"> at all </w:t>
      </w:r>
      <w:r w:rsidR="00AF2E97">
        <w:t>ages</w:t>
      </w:r>
      <w:r w:rsidR="00534ED8">
        <w:t xml:space="preserve">, not just recruitment, and we expect it </w:t>
      </w:r>
      <w:r w:rsidR="005E7CE8">
        <w:t xml:space="preserve">to be </w:t>
      </w:r>
      <w:r w:rsidR="00534ED8">
        <w:t xml:space="preserve">relatively </w:t>
      </w:r>
      <w:r w:rsidR="002767EC" w:rsidRPr="009A4919">
        <w:t xml:space="preserve">more important </w:t>
      </w:r>
      <w:r w:rsidR="00196AED">
        <w:t xml:space="preserve">to </w:t>
      </w:r>
      <w:r w:rsidR="009C2459">
        <w:t>near-term SSB prediction</w:t>
      </w:r>
      <w:r w:rsidR="00534ED8">
        <w:t>s</w:t>
      </w:r>
      <w:r w:rsidR="00196AED">
        <w:t xml:space="preserve"> </w:t>
      </w:r>
      <w:r w:rsidR="009C2459">
        <w:t xml:space="preserve">for </w:t>
      </w:r>
      <w:r w:rsidR="00196AED" w:rsidRPr="009A4919">
        <w:t>late</w:t>
      </w:r>
      <w:r w:rsidR="002926F2">
        <w:t>-</w:t>
      </w:r>
      <w:r w:rsidR="00196AED" w:rsidRPr="009A4919">
        <w:t>ma</w:t>
      </w:r>
      <w:r w:rsidR="00196AED">
        <w:t>tur</w:t>
      </w:r>
      <w:r w:rsidR="00534ED8">
        <w:t>ing</w:t>
      </w:r>
      <w:r w:rsidR="00196AED">
        <w:t xml:space="preserve"> and </w:t>
      </w:r>
      <w:r w:rsidR="00534ED8">
        <w:lastRenderedPageBreak/>
        <w:t>long-lived</w:t>
      </w:r>
      <w:r w:rsidR="00196AED">
        <w:t xml:space="preserve"> fish stocks. </w:t>
      </w:r>
      <w:r w:rsidR="00D64A9E">
        <w:t xml:space="preserve">As demonstrated here, </w:t>
      </w:r>
      <w:r w:rsidR="002926F2">
        <w:t xml:space="preserve">deviations in survival or </w:t>
      </w:r>
      <w:r w:rsidR="002926F2" w:rsidRPr="00D64A9E">
        <w:rPr>
          <w:i/>
          <w:iCs/>
        </w:rPr>
        <w:t>M</w:t>
      </w:r>
      <w:r w:rsidR="002926F2">
        <w:t xml:space="preserve"> </w:t>
      </w:r>
      <w:r w:rsidR="00D64A9E">
        <w:t>of older ages near the end of an assessment can propagate through the entire age structure in near-term projections and substantially modify SSB predictions (Figs. 4a and 6).</w:t>
      </w:r>
      <w:r w:rsidR="009E1F90">
        <w:t xml:space="preserve"> Finally, movement is another process that may affect the relative importance of deviations in survival versus </w:t>
      </w:r>
      <w:r w:rsidR="009E1F90" w:rsidRPr="00B87620">
        <w:rPr>
          <w:i/>
          <w:iCs/>
        </w:rPr>
        <w:t>M</w:t>
      </w:r>
      <w:r w:rsidR="009E1F90">
        <w:t xml:space="preserve"> and clearly depends on the stock in question. For yellowtail flounder, </w:t>
      </w:r>
      <w:r w:rsidR="009E1F90" w:rsidRPr="009A4919">
        <w:t xml:space="preserve">population mixing between adjacent </w:t>
      </w:r>
      <w:r w:rsidR="009E1F90">
        <w:t>stocks has been</w:t>
      </w:r>
      <w:r w:rsidR="009E1F90" w:rsidRPr="009A4919">
        <w:t xml:space="preserve"> observed in tagging studies but </w:t>
      </w:r>
      <w:r w:rsidR="009E1F90">
        <w:t>not too a large enough extent to significantly affect</w:t>
      </w:r>
      <w:r w:rsidR="009E1F90" w:rsidRPr="009A4919">
        <w:t xml:space="preserve"> the population dynamics of individual stock</w:t>
      </w:r>
      <w:r w:rsidR="009E1F90">
        <w:t xml:space="preserve">s </w:t>
      </w:r>
      <w:r w:rsidR="009E1F90" w:rsidRPr="009A4919">
        <w:fldChar w:fldCharType="begin"/>
      </w:r>
      <w:r w:rsidR="009E1F90">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9E1F90" w:rsidRPr="009A4919">
        <w:fldChar w:fldCharType="separate"/>
      </w:r>
      <w:r w:rsidR="009E1F90">
        <w:rPr>
          <w:noProof/>
        </w:rPr>
        <w:t>(Cadrin 2003; Goethel et al. 2015)</w:t>
      </w:r>
      <w:r w:rsidR="009E1F90" w:rsidRPr="009A4919">
        <w:fldChar w:fldCharType="end"/>
      </w:r>
      <w:r w:rsidR="009E1F90" w:rsidRPr="009A4919">
        <w:t>.</w:t>
      </w:r>
    </w:p>
    <w:p w14:paraId="09B5441A" w14:textId="72EB86D2"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w:t>
      </w:r>
      <w:r w:rsidR="00E07C15">
        <w:rPr>
          <w:lang w:eastAsia="zh-CN"/>
        </w:rPr>
        <w:t>i.e.,</w:t>
      </w:r>
      <w:r w:rsidR="00DB55B6">
        <w:rPr>
          <w:lang w:eastAsia="zh-CN"/>
        </w:rPr>
        <w:t xml:space="preserve"> recruits) were random effects</w:t>
      </w:r>
      <w:r w:rsidR="0038372E">
        <w:rPr>
          <w:lang w:eastAsia="zh-CN"/>
        </w:rPr>
        <w:t>, the Hessian was not detected as sparse. Thus, some of the least complex models we considered (</w:t>
      </w:r>
      <w:r w:rsidR="00E07C15">
        <w:rPr>
          <w:lang w:eastAsia="zh-CN"/>
        </w:rPr>
        <w:t>e.g.,</w:t>
      </w:r>
      <w:r w:rsidR="0038372E">
        <w:rPr>
          <w:lang w:eastAsia="zh-CN"/>
        </w:rPr>
        <w:t xml:space="preserve">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w:t>
      </w:r>
      <w:r w:rsidR="00D361F8">
        <w:rPr>
          <w:lang w:eastAsia="zh-CN"/>
        </w:rPr>
        <w:t>more</w:t>
      </w:r>
      <w:r w:rsidR="0038372E">
        <w:rPr>
          <w:lang w:eastAsia="zh-CN"/>
        </w:rPr>
        <w:t xml:space="preserve"> complex model</w:t>
      </w:r>
      <w:r w:rsidR="00D361F8">
        <w:rPr>
          <w:lang w:eastAsia="zh-CN"/>
        </w:rPr>
        <w:t xml:space="preserve">s with deviations in survival and </w:t>
      </w:r>
      <w:r w:rsidR="00D361F8" w:rsidRPr="00D361F8">
        <w:rPr>
          <w:i/>
          <w:iCs/>
          <w:lang w:eastAsia="zh-CN"/>
        </w:rPr>
        <w:t>M</w:t>
      </w:r>
      <w:r w:rsidR="0038372E">
        <w:rPr>
          <w:lang w:eastAsia="zh-CN"/>
        </w:rPr>
        <w:t xml:space="preserve"> (Table </w:t>
      </w:r>
      <w:r w:rsidR="00D361F8">
        <w:rPr>
          <w:lang w:eastAsia="zh-CN"/>
        </w:rPr>
        <w:t>4</w:t>
      </w:r>
      <w:r w:rsidR="0038372E">
        <w:rPr>
          <w:lang w:eastAsia="zh-CN"/>
        </w:rPr>
        <w:t xml:space="preserve">). </w:t>
      </w:r>
      <w:r w:rsidR="000D780D">
        <w:rPr>
          <w:lang w:eastAsia="zh-CN"/>
        </w:rPr>
        <w:t>Using the model with independent survival deviations as a baseline, a</w:t>
      </w:r>
      <w:r w:rsidR="00282DA4">
        <w:rPr>
          <w:lang w:eastAsia="zh-CN"/>
        </w:rPr>
        <w:t>dding the 2D AR(1) structure increased run time by 3x</w:t>
      </w:r>
      <w:r w:rsidR="000D780D">
        <w:rPr>
          <w:lang w:eastAsia="zh-CN"/>
        </w:rPr>
        <w:t xml:space="preserve"> and additionally including independent M deviations increased run time by 5x (Table 4). While the run times are </w:t>
      </w:r>
      <w:r w:rsidR="008B3479">
        <w:rPr>
          <w:lang w:eastAsia="zh-CN"/>
        </w:rPr>
        <w:t xml:space="preserve">short, </w:t>
      </w:r>
      <w:r w:rsidR="000D780D">
        <w:rPr>
          <w:lang w:eastAsia="zh-CN"/>
        </w:rPr>
        <w:t xml:space="preserve">on the order of one minute, </w:t>
      </w:r>
      <w:r w:rsidR="00282DA4">
        <w:rPr>
          <w:lang w:eastAsia="zh-CN"/>
        </w:rPr>
        <w:t>these results are limited to the dimension of the SNEMA yellowtail flounder assessment (</w:t>
      </w:r>
      <w:r w:rsidR="00E07C15">
        <w:rPr>
          <w:lang w:eastAsia="zh-CN"/>
        </w:rPr>
        <w:t>e.g.,</w:t>
      </w:r>
      <w:r w:rsidR="00282DA4">
        <w:rPr>
          <w:lang w:eastAsia="zh-CN"/>
        </w:rPr>
        <w:t xml:space="preserve"> the number of age classes and time steps) and it is possible that run time could be an issue for a</w:t>
      </w:r>
      <w:r w:rsidR="00282DA4" w:rsidRPr="00282DA4">
        <w:rPr>
          <w:lang w:eastAsia="zh-CN"/>
        </w:rPr>
        <w:t xml:space="preserve">ssessments with </w:t>
      </w:r>
      <w:r w:rsidR="00282DA4">
        <w:rPr>
          <w:lang w:eastAsia="zh-CN"/>
        </w:rPr>
        <w:t xml:space="preserve">many </w:t>
      </w:r>
      <w:r w:rsidR="00282DA4" w:rsidRPr="00282DA4">
        <w:rPr>
          <w:lang w:eastAsia="zh-CN"/>
        </w:rPr>
        <w:t>more years and ages</w:t>
      </w:r>
      <w:r w:rsidR="00282DA4">
        <w:rPr>
          <w:lang w:eastAsia="zh-CN"/>
        </w:rPr>
        <w:t xml:space="preserve">, </w:t>
      </w:r>
      <w:r w:rsidR="008B3479">
        <w:rPr>
          <w:lang w:eastAsia="zh-CN"/>
        </w:rPr>
        <w:t>especially if</w:t>
      </w:r>
      <w:r w:rsidR="00282DA4">
        <w:rPr>
          <w:lang w:eastAsia="zh-CN"/>
        </w:rPr>
        <w:t xml:space="preserve"> </w:t>
      </w:r>
      <w:r w:rsidR="00282DA4" w:rsidRPr="00282DA4">
        <w:rPr>
          <w:lang w:eastAsia="zh-CN"/>
        </w:rPr>
        <w:t xml:space="preserve">run time </w:t>
      </w:r>
      <w:r w:rsidR="00282DA4">
        <w:rPr>
          <w:lang w:eastAsia="zh-CN"/>
        </w:rPr>
        <w:t>increase</w:t>
      </w:r>
      <w:r w:rsidR="008B3479">
        <w:rPr>
          <w:lang w:eastAsia="zh-CN"/>
        </w:rPr>
        <w:t>s</w:t>
      </w:r>
      <w:r w:rsidR="00282DA4" w:rsidRPr="00282DA4">
        <w:rPr>
          <w:lang w:eastAsia="zh-CN"/>
        </w:rPr>
        <w:t xml:space="preserve"> </w:t>
      </w:r>
      <w:r w:rsidR="008B3479">
        <w:rPr>
          <w:lang w:eastAsia="zh-CN"/>
        </w:rPr>
        <w:t xml:space="preserve">worse than </w:t>
      </w:r>
      <w:r w:rsidR="00282DA4" w:rsidRPr="00282DA4">
        <w:rPr>
          <w:lang w:eastAsia="zh-CN"/>
        </w:rPr>
        <w:t>linearly.</w:t>
      </w:r>
      <w:r w:rsidR="000D780D">
        <w:rPr>
          <w:lang w:eastAsia="zh-CN"/>
        </w:rPr>
        <w:t xml:space="preserve"> In addition, </w:t>
      </w:r>
      <w:r w:rsidR="008B3479">
        <w:rPr>
          <w:lang w:eastAsia="zh-CN"/>
        </w:rPr>
        <w:t xml:space="preserve">standard practice when introducing </w:t>
      </w:r>
      <w:r w:rsidR="000D780D">
        <w:rPr>
          <w:lang w:eastAsia="zh-CN"/>
        </w:rPr>
        <w:t xml:space="preserve">new </w:t>
      </w:r>
      <w:r w:rsidR="000D780D">
        <w:rPr>
          <w:lang w:eastAsia="zh-CN"/>
        </w:rPr>
        <w:lastRenderedPageBreak/>
        <w:t>assessment model</w:t>
      </w:r>
      <w:r w:rsidR="008B3479">
        <w:rPr>
          <w:lang w:eastAsia="zh-CN"/>
        </w:rPr>
        <w:t xml:space="preserve">s is to evaluate them using </w:t>
      </w:r>
      <w:r w:rsidR="000D780D">
        <w:rPr>
          <w:lang w:eastAsia="zh-CN"/>
        </w:rPr>
        <w:t>simulation testing</w:t>
      </w:r>
      <w:r w:rsidR="008B3479">
        <w:rPr>
          <w:lang w:eastAsia="zh-CN"/>
        </w:rPr>
        <w:t xml:space="preserve">, which </w:t>
      </w:r>
      <w:r w:rsidR="000D780D">
        <w:rPr>
          <w:lang w:eastAsia="zh-CN"/>
        </w:rPr>
        <w:t xml:space="preserve">involves thousands of </w:t>
      </w:r>
      <w:r w:rsidR="008B3479">
        <w:rPr>
          <w:lang w:eastAsia="zh-CN"/>
        </w:rPr>
        <w:t>model fits</w:t>
      </w:r>
      <w:r w:rsidR="000D780D">
        <w:rPr>
          <w:lang w:eastAsia="zh-CN"/>
        </w:rPr>
        <w:t xml:space="preserve">. </w:t>
      </w:r>
      <w:r w:rsidR="00282DA4">
        <w:rPr>
          <w:lang w:eastAsia="zh-CN"/>
        </w:rPr>
        <w:t xml:space="preserve">Still, </w:t>
      </w:r>
      <w:r w:rsidR="000D780D">
        <w:rPr>
          <w:lang w:eastAsia="zh-CN"/>
        </w:rPr>
        <w:t xml:space="preserve">the most complex model took only 1.28 minutes to run on a laptop computer, which </w:t>
      </w:r>
      <w:r w:rsidR="00FC3C50">
        <w:rPr>
          <w:lang w:eastAsia="zh-CN"/>
        </w:rPr>
        <w:t>suggest</w:t>
      </w:r>
      <w:r w:rsidR="000D780D">
        <w:rPr>
          <w:lang w:eastAsia="zh-CN"/>
        </w:rPr>
        <w:t>s</w:t>
      </w:r>
      <w:r w:rsidR="00FC3C50">
        <w:rPr>
          <w:lang w:eastAsia="zh-CN"/>
        </w:rPr>
        <w:t xml:space="preserve"> that </w:t>
      </w:r>
      <w:r w:rsidR="00247A0C">
        <w:rPr>
          <w:lang w:eastAsia="zh-CN"/>
        </w:rPr>
        <w:t xml:space="preserve">computation speed is </w:t>
      </w:r>
      <w:r w:rsidR="00247A0C" w:rsidRPr="0040254B">
        <w:t xml:space="preserve">unlikely to be a </w:t>
      </w:r>
      <w:bookmarkStart w:id="27" w:name="OLE_LINK5"/>
      <w:bookmarkStart w:id="28" w:name="OLE_LINK6"/>
      <w:r w:rsidR="00247A0C" w:rsidRPr="0040254B">
        <w:t>hurdle</w:t>
      </w:r>
      <w:bookmarkEnd w:id="27"/>
      <w:bookmarkEnd w:id="28"/>
      <w:r w:rsidR="00247A0C" w:rsidRPr="0040254B">
        <w:t xml:space="preserve"> </w:t>
      </w:r>
      <w:r w:rsidR="00247A0C">
        <w:t xml:space="preserve">to </w:t>
      </w:r>
      <w:r w:rsidR="00FC3C50">
        <w:rPr>
          <w:lang w:eastAsia="zh-CN"/>
        </w:rPr>
        <w:t>incorporating additional complexity into stock assessments via random effects in TMB</w:t>
      </w:r>
      <w:bookmarkStart w:id="29" w:name="OLE_LINK49"/>
      <w:bookmarkStart w:id="30" w:name="OLE_LINK50"/>
      <w:r w:rsidR="00CC772F">
        <w:t>.</w:t>
      </w:r>
      <w:bookmarkStart w:id="31" w:name="_Toc465598054"/>
      <w:bookmarkEnd w:id="29"/>
      <w:bookmarkEnd w:id="30"/>
    </w:p>
    <w:p w14:paraId="2133E07A" w14:textId="5FD4C967" w:rsidR="00BA1122" w:rsidRDefault="00BA1122" w:rsidP="00BA1122">
      <w:pPr>
        <w:pStyle w:val="Heading1"/>
      </w:pPr>
      <w:r>
        <w:t>Acknowledgements</w:t>
      </w:r>
    </w:p>
    <w:p w14:paraId="013F6A0F" w14:textId="297D250F" w:rsidR="00BA1122" w:rsidRPr="00BA1122" w:rsidRDefault="0046064E" w:rsidP="0046064E">
      <w:pPr>
        <w:pStyle w:val="Chapterheading0"/>
        <w:jc w:val="left"/>
      </w:pPr>
      <w:r>
        <w:t xml:space="preserve">We thank Larry Alade, Kelli Johnson, and one anonymous reviewer for helpful comments. </w:t>
      </w:r>
      <w:r w:rsidR="00BA1122" w:rsidRPr="00BA1122">
        <w:t xml:space="preserve">This research was performed while </w:t>
      </w:r>
      <w:r w:rsidR="00BA1122">
        <w:t>BCS</w:t>
      </w:r>
      <w:r w:rsidR="00BA1122" w:rsidRPr="00BA1122">
        <w:t xml:space="preserve"> held an NRC Research Associateship award at</w:t>
      </w:r>
      <w:r w:rsidR="00BA1122">
        <w:t xml:space="preserve"> the Northeast Fisheries Science Center.</w:t>
      </w:r>
      <w:r w:rsidR="00441A74">
        <w:t xml:space="preserve"> HX and JAN were </w:t>
      </w:r>
      <w:r w:rsidR="00441A74" w:rsidRPr="00441A74">
        <w:t xml:space="preserve">funded by NOAA FATE Grant </w:t>
      </w:r>
      <w:r w:rsidR="00441A74">
        <w:t>#</w:t>
      </w:r>
      <w:r w:rsidR="00441A74" w:rsidRPr="00441A74">
        <w:t>NA12OAR4320071</w:t>
      </w:r>
      <w:r w:rsidR="00441A74">
        <w:t>.</w:t>
      </w:r>
      <w:bookmarkStart w:id="32" w:name="_GoBack"/>
      <w:bookmarkEnd w:id="32"/>
    </w:p>
    <w:p w14:paraId="69200E45" w14:textId="40E4B656" w:rsidR="006E0CB5" w:rsidRDefault="005E7CE8" w:rsidP="001829AC">
      <w:pPr>
        <w:pStyle w:val="Chapterheading0"/>
        <w:ind w:firstLine="720"/>
        <w:jc w:val="left"/>
      </w:pPr>
      <w:r>
        <w:br w:type="page"/>
      </w:r>
      <w:bookmarkStart w:id="33" w:name="OLE_LINK1"/>
      <w:bookmarkStart w:id="34" w:name="OLE_LINK2"/>
      <w:bookmarkEnd w:id="31"/>
    </w:p>
    <w:p w14:paraId="769849C2" w14:textId="77777777" w:rsidR="004753A9" w:rsidRPr="004C096C" w:rsidRDefault="004753A9" w:rsidP="004753A9">
      <w:pPr>
        <w:pStyle w:val="Heading1"/>
        <w:rPr>
          <w:b w:val="0"/>
        </w:rPr>
      </w:pPr>
      <w:bookmarkStart w:id="35" w:name="table-1.-naa-only-models-where-only-naa-"/>
      <w:r w:rsidRPr="004C096C">
        <w:rPr>
          <w:rFonts w:hint="eastAsia"/>
        </w:rPr>
        <w:lastRenderedPageBreak/>
        <w:t>Refer</w:t>
      </w:r>
      <w:r w:rsidRPr="004C096C">
        <w:t>ences</w:t>
      </w:r>
    </w:p>
    <w:p w14:paraId="4EED52CD" w14:textId="2EEDB2F8" w:rsidR="003402DE" w:rsidRPr="0003267E" w:rsidRDefault="003402DE" w:rsidP="004753A9">
      <w:pPr>
        <w:ind w:left="720" w:hanging="720"/>
        <w:rPr>
          <w:rFonts w:ascii="Times New Roman" w:hAnsi="Times New Roman" w:cs="Times New Roman"/>
        </w:rPr>
      </w:pPr>
      <w:r w:rsidRPr="0003267E">
        <w:rPr>
          <w:rFonts w:ascii="Times New Roman" w:hAnsi="Times New Roman" w:cs="Times New Roman"/>
        </w:rPr>
        <w:t xml:space="preserve">Aeberhard, W. H., Mills Flemming, J., and Nielsen, A. 2018. Review of State-Space Models for Fisheries Science. Annual Review of Statistics and Its Application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Akaike, H. 1973. Information theory and an extension of the maximum likelihood principle. In Proceedings of the Second International Symposium on Information Theory, ed. B. N. Petrov and F. Csaki, 267–281. Budapest: Akademiai Kiado. Reprinted in Breakthroughs in Statistics, ed. S. Kotz, 610–624. New York: Springer (1992).</w:t>
      </w:r>
    </w:p>
    <w:p w14:paraId="1183C558" w14:textId="6FF79FC5"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Aldrin, M., Tvete, I. F., Aanes, S., and Subbey, S. 2020. The specification of the data model part in the SAM model matters. Fisheries Research 229: 105585.</w:t>
      </w:r>
    </w:p>
    <w:p w14:paraId="4B5290C9" w14:textId="210A6345" w:rsidR="004753A9" w:rsidRPr="0003267E" w:rsidRDefault="004753A9" w:rsidP="004753A9">
      <w:pPr>
        <w:ind w:left="720" w:hanging="720"/>
        <w:rPr>
          <w:rFonts w:ascii="Times New Roman" w:hAnsi="Times New Roman" w:cs="Times New Roman"/>
        </w:rPr>
      </w:pPr>
      <w:r w:rsidRPr="00BC160A">
        <w:rPr>
          <w:rFonts w:ascii="Times New Roman" w:hAnsi="Times New Roman" w:cs="Times New Roman"/>
        </w:rPr>
        <w:fldChar w:fldCharType="begin"/>
      </w:r>
      <w:r w:rsidRPr="0003267E">
        <w:rPr>
          <w:rFonts w:ascii="Times New Roman" w:hAnsi="Times New Roman" w:cs="Times New Roman"/>
        </w:rPr>
        <w:instrText xml:space="preserve"> ADDIN EN.REFLIST </w:instrText>
      </w:r>
      <w:r w:rsidRPr="00BC160A">
        <w:rPr>
          <w:rFonts w:ascii="Times New Roman" w:hAnsi="Times New Roman" w:cs="Times New Roman"/>
        </w:rPr>
        <w:fldChar w:fldCharType="separate"/>
      </w:r>
      <w:r w:rsidRPr="0003267E">
        <w:rPr>
          <w:rFonts w:ascii="Times New Roman" w:hAnsi="Times New Roman" w:cs="Times New Roman"/>
        </w:rPr>
        <w:t>Atchison, J.</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hen, S.M. </w:t>
      </w:r>
      <w:r w:rsidR="00B26BC1" w:rsidRPr="0003267E">
        <w:rPr>
          <w:rFonts w:ascii="Times New Roman" w:hAnsi="Times New Roman" w:cs="Times New Roman"/>
        </w:rPr>
        <w:t xml:space="preserve">1980. </w:t>
      </w:r>
      <w:r w:rsidRPr="0003267E">
        <w:rPr>
          <w:rFonts w:ascii="Times New Roman" w:hAnsi="Times New Roman" w:cs="Times New Roman"/>
        </w:rPr>
        <w:t>Logistic-normal distributions: Some properties and uses. Biometrika. 67:</w:t>
      </w:r>
      <w:r w:rsidR="0003267E" w:rsidRPr="0003267E">
        <w:rPr>
          <w:rFonts w:ascii="Times New Roman" w:hAnsi="Times New Roman" w:cs="Times New Roman"/>
        </w:rPr>
        <w:t xml:space="preserve"> </w:t>
      </w:r>
      <w:r w:rsidRPr="0003267E">
        <w:rPr>
          <w:rFonts w:ascii="Times New Roman" w:hAnsi="Times New Roman" w:cs="Times New Roman"/>
        </w:rPr>
        <w:t>261-272</w:t>
      </w:r>
      <w:r w:rsidR="00B26BC1" w:rsidRPr="0003267E">
        <w:rPr>
          <w:rFonts w:ascii="Times New Roman" w:hAnsi="Times New Roman" w:cs="Times New Roman"/>
        </w:rPr>
        <w:t>.</w:t>
      </w:r>
    </w:p>
    <w:p w14:paraId="2CE53AAC" w14:textId="60A26A26" w:rsidR="0003267E" w:rsidRPr="0003267E" w:rsidRDefault="0003267E" w:rsidP="004753A9">
      <w:pPr>
        <w:ind w:left="720" w:hanging="720"/>
        <w:rPr>
          <w:rFonts w:ascii="Times New Roman" w:hAnsi="Times New Roman" w:cs="Times New Roman"/>
        </w:rPr>
      </w:pPr>
      <w:r w:rsidRPr="0003267E">
        <w:rPr>
          <w:rFonts w:ascii="Times New Roman" w:hAnsi="Times New Roman" w:cs="Times New Roman"/>
        </w:rPr>
        <w:t>Berg, C. W., and Nielsen, A. 2016. Accounting for correlated observations in an age-based state-space stock assessment model. ICES Journal of Marine Science 73: 1788–1797.</w:t>
      </w:r>
    </w:p>
    <w:p w14:paraId="2E02866C" w14:textId="1441CB74"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 73: 935–950.</w:t>
      </w:r>
    </w:p>
    <w:p w14:paraId="632FEC6B" w14:textId="5EA2E17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r w:rsidR="0003267E" w:rsidRPr="0003267E">
        <w:rPr>
          <w:rFonts w:ascii="Times New Roman" w:hAnsi="Times New Roman" w:cs="Times New Roman"/>
        </w:rPr>
        <w:t xml:space="preserve">, and </w:t>
      </w:r>
      <w:r w:rsidRPr="0003267E">
        <w:rPr>
          <w:rFonts w:ascii="Times New Roman" w:hAnsi="Times New Roman" w:cs="Times New Roman"/>
        </w:rPr>
        <w:t xml:space="preserve">Anderson, D.R. </w:t>
      </w:r>
      <w:r w:rsidR="00B26BC1" w:rsidRPr="0003267E">
        <w:rPr>
          <w:rFonts w:ascii="Times New Roman" w:hAnsi="Times New Roman" w:cs="Times New Roman"/>
        </w:rPr>
        <w:t xml:space="preserve">2002. </w:t>
      </w:r>
      <w:r w:rsidRPr="0003267E">
        <w:rPr>
          <w:rFonts w:ascii="Times New Roman" w:hAnsi="Times New Roman" w:cs="Times New Roman"/>
        </w:rPr>
        <w:t>Model selection and multimodel inference: a practical information-theoretic approach: Springer Science &amp; Business Media</w:t>
      </w:r>
      <w:r w:rsidR="00B26BC1" w:rsidRPr="0003267E">
        <w:rPr>
          <w:rFonts w:ascii="Times New Roman" w:hAnsi="Times New Roman" w:cs="Times New Roman"/>
        </w:rPr>
        <w:t>.</w:t>
      </w:r>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29AFAE81"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r w:rsidR="00B26BC1" w:rsidRPr="0003267E">
        <w:rPr>
          <w:rFonts w:ascii="Times New Roman" w:hAnsi="Times New Roman" w:cs="Times New Roman"/>
        </w:rPr>
        <w:t xml:space="preserve">2003. </w:t>
      </w:r>
      <w:r w:rsidRPr="0003267E">
        <w:rPr>
          <w:rFonts w:ascii="Times New Roman" w:hAnsi="Times New Roman" w:cs="Times New Roman"/>
        </w:rPr>
        <w:t>Stock structure of yellowtail flounder off the northeastern United States.</w:t>
      </w:r>
      <w:r w:rsidR="00B26BC1" w:rsidRPr="0003267E">
        <w:rPr>
          <w:rFonts w:ascii="Times New Roman" w:hAnsi="Times New Roman" w:cs="Times New Roman"/>
        </w:rPr>
        <w:t xml:space="preserve"> Dissertations and Master's Theses (Campus Access). Paper AAI3103697.</w:t>
      </w:r>
    </w:p>
    <w:p w14:paraId="085AF512" w14:textId="78AE31A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r w:rsidR="0003267E" w:rsidRPr="0003267E">
        <w:rPr>
          <w:rFonts w:ascii="Times New Roman" w:hAnsi="Times New Roman" w:cs="Times New Roman"/>
        </w:rPr>
        <w:t xml:space="preserve">, and </w:t>
      </w:r>
      <w:r w:rsidRPr="0003267E">
        <w:rPr>
          <w:rFonts w:ascii="Times New Roman" w:hAnsi="Times New Roman" w:cs="Times New Roman"/>
        </w:rPr>
        <w:t xml:space="preserve">Schueller, A.M. </w:t>
      </w:r>
      <w:r w:rsidR="00B26BC1" w:rsidRPr="0003267E">
        <w:rPr>
          <w:rFonts w:ascii="Times New Roman" w:hAnsi="Times New Roman" w:cs="Times New Roman"/>
        </w:rPr>
        <w:t xml:space="preserve">2013. </w:t>
      </w:r>
      <w:r w:rsidRPr="0003267E">
        <w:rPr>
          <w:rFonts w:ascii="Times New Roman" w:hAnsi="Times New Roman" w:cs="Times New Roman"/>
        </w:rPr>
        <w:t>Performance of stock assessments with misspecified age-and time-varying natural mortality. Fisheries Research. 146:27-40</w:t>
      </w:r>
      <w:r w:rsidR="00B26BC1" w:rsidRPr="0003267E">
        <w:rPr>
          <w:rFonts w:ascii="Times New Roman" w:hAnsi="Times New Roman" w:cs="Times New Roman"/>
        </w:rPr>
        <w:t>.</w:t>
      </w:r>
    </w:p>
    <w:p w14:paraId="24786CF0" w14:textId="01F892F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r w:rsidR="0003267E">
        <w:rPr>
          <w:rFonts w:ascii="Times New Roman" w:hAnsi="Times New Roman" w:cs="Times New Roman"/>
        </w:rPr>
        <w:t>,</w:t>
      </w:r>
      <w:r w:rsidRPr="0003267E">
        <w:rPr>
          <w:rFonts w:ascii="Times New Roman" w:hAnsi="Times New Roman" w:cs="Times New Roman"/>
        </w:rPr>
        <w:t xml:space="preserve"> Skaug, H.J.</w:t>
      </w:r>
      <w:r w:rsidR="0003267E">
        <w:rPr>
          <w:rFonts w:ascii="Times New Roman" w:hAnsi="Times New Roman" w:cs="Times New Roman"/>
        </w:rPr>
        <w:t>,</w:t>
      </w:r>
      <w:r w:rsidRPr="0003267E">
        <w:rPr>
          <w:rFonts w:ascii="Times New Roman" w:hAnsi="Times New Roman" w:cs="Times New Roman"/>
        </w:rPr>
        <w:t xml:space="preserve"> Ancheta, J.</w:t>
      </w:r>
      <w:r w:rsidR="0003267E">
        <w:rPr>
          <w:rFonts w:ascii="Times New Roman" w:hAnsi="Times New Roman" w:cs="Times New Roman"/>
        </w:rPr>
        <w:t>,</w:t>
      </w:r>
      <w:r w:rsidRPr="0003267E">
        <w:rPr>
          <w:rFonts w:ascii="Times New Roman" w:hAnsi="Times New Roman" w:cs="Times New Roman"/>
        </w:rPr>
        <w:t xml:space="preserve"> Ianelli, J.</w:t>
      </w:r>
      <w:r w:rsidR="0003267E">
        <w:rPr>
          <w:rFonts w:ascii="Times New Roman" w:hAnsi="Times New Roman" w:cs="Times New Roman"/>
        </w:rPr>
        <w:t>,</w:t>
      </w:r>
      <w:r w:rsidRPr="0003267E">
        <w:rPr>
          <w:rFonts w:ascii="Times New Roman" w:hAnsi="Times New Roman" w:cs="Times New Roman"/>
        </w:rPr>
        <w:t xml:space="preserve"> Magnusson, A.</w:t>
      </w:r>
      <w:r w:rsidR="0003267E">
        <w:rPr>
          <w:rFonts w:ascii="Times New Roman" w:hAnsi="Times New Roman" w:cs="Times New Roman"/>
        </w:rPr>
        <w:t>,</w:t>
      </w:r>
      <w:r w:rsidRPr="0003267E">
        <w:rPr>
          <w:rFonts w:ascii="Times New Roman" w:hAnsi="Times New Roman" w:cs="Times New Roman"/>
        </w:rPr>
        <w:t xml:space="preserve"> Maunder, M.N.</w:t>
      </w:r>
      <w:r w:rsidR="0003267E">
        <w:rPr>
          <w:rFonts w:ascii="Times New Roman" w:hAnsi="Times New Roman" w:cs="Times New Roman"/>
        </w:rPr>
        <w:t>,</w:t>
      </w:r>
      <w:r w:rsidRPr="0003267E">
        <w:rPr>
          <w:rFonts w:ascii="Times New Roman" w:hAnsi="Times New Roman" w:cs="Times New Roman"/>
        </w:rPr>
        <w:t xml:space="preserve"> Nielsen, A.</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ibert, J. </w:t>
      </w:r>
      <w:r w:rsidR="00B26BC1" w:rsidRPr="0003267E">
        <w:rPr>
          <w:rFonts w:ascii="Times New Roman" w:hAnsi="Times New Roman" w:cs="Times New Roman"/>
        </w:rPr>
        <w:t xml:space="preserve">2012. </w:t>
      </w:r>
      <w:r w:rsidRPr="0003267E">
        <w:rPr>
          <w:rFonts w:ascii="Times New Roman" w:hAnsi="Times New Roman" w:cs="Times New Roman"/>
        </w:rPr>
        <w:t>AD Model Builder: using automatic differentiation for statistical inference of highly parameterized complex nonlinear models. Optimization Methods and Software. 27:</w:t>
      </w:r>
      <w:r w:rsidR="0003267E">
        <w:rPr>
          <w:rFonts w:ascii="Times New Roman" w:hAnsi="Times New Roman" w:cs="Times New Roman"/>
        </w:rPr>
        <w:t xml:space="preserve"> </w:t>
      </w:r>
      <w:r w:rsidRPr="0003267E">
        <w:rPr>
          <w:rFonts w:ascii="Times New Roman" w:hAnsi="Times New Roman" w:cs="Times New Roman"/>
        </w:rPr>
        <w:t>233-249</w:t>
      </w:r>
      <w:r w:rsidR="00B26BC1" w:rsidRPr="0003267E">
        <w:rPr>
          <w:rFonts w:ascii="Times New Roman" w:hAnsi="Times New Roman" w:cs="Times New Roman"/>
        </w:rPr>
        <w:t>.</w:t>
      </w:r>
    </w:p>
    <w:p w14:paraId="3AF7EBE9" w14:textId="411CFB8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15. </w:t>
      </w:r>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 72:</w:t>
      </w:r>
      <w:r w:rsidR="0003267E">
        <w:rPr>
          <w:rFonts w:ascii="Times New Roman" w:hAnsi="Times New Roman" w:cs="Times New Roman"/>
        </w:rPr>
        <w:t xml:space="preserve"> </w:t>
      </w:r>
      <w:r w:rsidRPr="0003267E">
        <w:rPr>
          <w:rFonts w:ascii="Times New Roman" w:hAnsi="Times New Roman" w:cs="Times New Roman"/>
        </w:rPr>
        <w:t>164-177</w:t>
      </w:r>
      <w:r w:rsidR="00B26BC1" w:rsidRPr="0003267E">
        <w:rPr>
          <w:rFonts w:ascii="Times New Roman" w:hAnsi="Times New Roman" w:cs="Times New Roman"/>
        </w:rPr>
        <w:t>.</w:t>
      </w:r>
    </w:p>
    <w:p w14:paraId="54221060" w14:textId="083603AC"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Gunnlaugsson, T. </w:t>
      </w:r>
      <w:r w:rsidR="00B26BC1" w:rsidRPr="0003267E">
        <w:rPr>
          <w:rFonts w:ascii="Times New Roman" w:hAnsi="Times New Roman" w:cs="Times New Roman"/>
        </w:rPr>
        <w:t xml:space="preserve">2012. </w:t>
      </w:r>
      <w:r w:rsidRPr="0003267E">
        <w:rPr>
          <w:rFonts w:ascii="Times New Roman" w:hAnsi="Times New Roman" w:cs="Times New Roman"/>
        </w:rPr>
        <w:t>Selection and estimation of sequential catch-at-age models. Canadian Journal of Fisheries and Aquatic Sciences 69:</w:t>
      </w:r>
      <w:r w:rsidR="00FC4FBA">
        <w:rPr>
          <w:rFonts w:ascii="Times New Roman" w:hAnsi="Times New Roman" w:cs="Times New Roman"/>
        </w:rPr>
        <w:t xml:space="preserve"> </w:t>
      </w:r>
      <w:r w:rsidRPr="0003267E">
        <w:rPr>
          <w:rFonts w:ascii="Times New Roman" w:hAnsi="Times New Roman" w:cs="Times New Roman"/>
        </w:rPr>
        <w:t>1760-1772</w:t>
      </w:r>
      <w:r w:rsidR="00B26BC1" w:rsidRPr="0003267E">
        <w:rPr>
          <w:rFonts w:ascii="Times New Roman" w:hAnsi="Times New Roman" w:cs="Times New Roman"/>
        </w:rPr>
        <w:t>.</w:t>
      </w:r>
    </w:p>
    <w:p w14:paraId="39DB1EB3" w14:textId="1105FCA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r w:rsidR="0003267E">
        <w:rPr>
          <w:rFonts w:ascii="Times New Roman" w:hAnsi="Times New Roman" w:cs="Times New Roman"/>
        </w:rPr>
        <w:t>,</w:t>
      </w:r>
      <w:r w:rsidRPr="0003267E">
        <w:rPr>
          <w:rFonts w:ascii="Times New Roman" w:hAnsi="Times New Roman" w:cs="Times New Roman"/>
        </w:rPr>
        <w:t xml:space="preserve"> Szuwalski, C.S.</w:t>
      </w:r>
      <w:r w:rsidR="0003267E">
        <w:rPr>
          <w:rFonts w:ascii="Times New Roman" w:hAnsi="Times New Roman" w:cs="Times New Roman"/>
        </w:rPr>
        <w:t>,</w:t>
      </w:r>
      <w:r w:rsidRPr="0003267E">
        <w:rPr>
          <w:rFonts w:ascii="Times New Roman" w:hAnsi="Times New Roman" w:cs="Times New Roman"/>
        </w:rPr>
        <w:t xml:space="preserve"> Valero, J.L.</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Johnson, K.F.</w:t>
      </w:r>
      <w:r w:rsidR="0003267E">
        <w:rPr>
          <w:rFonts w:ascii="Times New Roman" w:hAnsi="Times New Roman" w:cs="Times New Roman"/>
        </w:rPr>
        <w:t>,</w:t>
      </w:r>
      <w:r w:rsidRPr="0003267E">
        <w:rPr>
          <w:rFonts w:ascii="Times New Roman" w:hAnsi="Times New Roman" w:cs="Times New Roman"/>
        </w:rPr>
        <w:t xml:space="preserve"> Licandeo, R.</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Muradian, M.L. </w:t>
      </w:r>
      <w:r w:rsidR="00B26BC1" w:rsidRPr="0003267E">
        <w:rPr>
          <w:rFonts w:ascii="Times New Roman" w:hAnsi="Times New Roman" w:cs="Times New Roman"/>
        </w:rPr>
        <w:t xml:space="preserve">2014. </w:t>
      </w:r>
      <w:r w:rsidRPr="0003267E">
        <w:rPr>
          <w:rFonts w:ascii="Times New Roman" w:hAnsi="Times New Roman" w:cs="Times New Roman"/>
        </w:rPr>
        <w:t>Looking in the rear-view mirror: bias and retrospective patterns in integrated, age-structured stock assessment models. ICES Journal of Marine Science</w:t>
      </w:r>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r w:rsidR="00FC4FBA">
        <w:rPr>
          <w:rFonts w:ascii="Times New Roman" w:hAnsi="Times New Roman" w:cs="Times New Roman"/>
        </w:rPr>
        <w:t>.</w:t>
      </w:r>
    </w:p>
    <w:p w14:paraId="26357B1E" w14:textId="1072F3B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Councill, E.</w:t>
      </w:r>
      <w:r w:rsidR="0003267E">
        <w:rPr>
          <w:rFonts w:ascii="Times New Roman" w:hAnsi="Times New Roman" w:cs="Times New Roman"/>
        </w:rPr>
        <w:t>,</w:t>
      </w:r>
      <w:r w:rsidRPr="0003267E">
        <w:rPr>
          <w:rFonts w:ascii="Times New Roman" w:hAnsi="Times New Roman" w:cs="Times New Roman"/>
        </w:rPr>
        <w:t xml:space="preserve"> Thorson, J.T.</w:t>
      </w:r>
      <w:r w:rsidR="0003267E">
        <w:rPr>
          <w:rFonts w:ascii="Times New Roman" w:hAnsi="Times New Roman" w:cs="Times New Roman"/>
        </w:rPr>
        <w:t>,</w:t>
      </w:r>
      <w:r w:rsidRPr="0003267E">
        <w:rPr>
          <w:rFonts w:ascii="Times New Roman" w:hAnsi="Times New Roman" w:cs="Times New Roman"/>
        </w:rPr>
        <w:t xml:space="preserve"> Brooks, E.</w:t>
      </w:r>
      <w:r w:rsidR="0003267E">
        <w:rPr>
          <w:rFonts w:ascii="Times New Roman" w:hAnsi="Times New Roman" w:cs="Times New Roman"/>
        </w:rPr>
        <w:t>,</w:t>
      </w:r>
      <w:r w:rsidRPr="0003267E">
        <w:rPr>
          <w:rFonts w:ascii="Times New Roman" w:hAnsi="Times New Roman" w:cs="Times New Roman"/>
        </w:rPr>
        <w:t xml:space="preserve"> Methot, R.D.</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unt, A.E. </w:t>
      </w:r>
      <w:r w:rsidR="00B26BC1" w:rsidRPr="0003267E">
        <w:rPr>
          <w:rFonts w:ascii="Times New Roman" w:hAnsi="Times New Roman" w:cs="Times New Roman"/>
        </w:rPr>
        <w:t xml:space="preserve">2016. </w:t>
      </w:r>
      <w:r w:rsidRPr="0003267E">
        <w:rPr>
          <w:rFonts w:ascii="Times New Roman" w:hAnsi="Times New Roman" w:cs="Times New Roman"/>
        </w:rPr>
        <w:t>Can autocorrelated recruitment be estimated using integrated assessment models and how does it affect population forecasts? Fisheries Research 183:222-232</w:t>
      </w:r>
      <w:r w:rsidR="00B26BC1" w:rsidRPr="0003267E">
        <w:rPr>
          <w:rFonts w:ascii="Times New Roman" w:hAnsi="Times New Roman" w:cs="Times New Roman"/>
        </w:rPr>
        <w:t>.</w:t>
      </w:r>
    </w:p>
    <w:p w14:paraId="6CC0E950" w14:textId="4CE82D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Vert-pre, K.A.</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Hurtado-Ferro, F.</w:t>
      </w:r>
      <w:r w:rsidR="0003267E">
        <w:rPr>
          <w:rFonts w:ascii="Times New Roman" w:hAnsi="Times New Roman" w:cs="Times New Roman"/>
        </w:rPr>
        <w:t>,</w:t>
      </w:r>
      <w:r w:rsidRPr="0003267E">
        <w:rPr>
          <w:rFonts w:ascii="Times New Roman" w:hAnsi="Times New Roman" w:cs="Times New Roman"/>
        </w:rPr>
        <w:t xml:space="preserve"> Licandeo, R.R.</w:t>
      </w:r>
      <w:r w:rsidR="0003267E">
        <w:rPr>
          <w:rFonts w:ascii="Times New Roman" w:hAnsi="Times New Roman" w:cs="Times New Roman"/>
        </w:rPr>
        <w:t>,</w:t>
      </w:r>
      <w:r w:rsidRPr="0003267E">
        <w:rPr>
          <w:rFonts w:ascii="Times New Roman" w:hAnsi="Times New Roman" w:cs="Times New Roman"/>
        </w:rPr>
        <w:t xml:space="preserve"> Muradian, M.L.</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Ono, K. </w:t>
      </w:r>
      <w:r w:rsidR="00B26BC1" w:rsidRPr="0003267E">
        <w:rPr>
          <w:rFonts w:ascii="Times New Roman" w:hAnsi="Times New Roman" w:cs="Times New Roman"/>
        </w:rPr>
        <w:t xml:space="preserve">2015. </w:t>
      </w:r>
      <w:r w:rsidRPr="0003267E">
        <w:rPr>
          <w:rFonts w:ascii="Times New Roman" w:hAnsi="Times New Roman" w:cs="Times New Roman"/>
        </w:rPr>
        <w:t>Time-varying natural mortality in fisheries stock assessment models: identifying a default approach. ICES Journal of Marine Science</w:t>
      </w:r>
      <w:r w:rsidR="00FC4FBA">
        <w:rPr>
          <w:rFonts w:ascii="Times New Roman" w:hAnsi="Times New Roman" w:cs="Times New Roman"/>
        </w:rPr>
        <w:t xml:space="preserve"> </w:t>
      </w:r>
      <w:r w:rsidRPr="0003267E">
        <w:rPr>
          <w:rFonts w:ascii="Times New Roman" w:hAnsi="Times New Roman" w:cs="Times New Roman"/>
        </w:rPr>
        <w:t>72:</w:t>
      </w:r>
      <w:r w:rsidR="00FC4FBA">
        <w:rPr>
          <w:rFonts w:ascii="Times New Roman" w:hAnsi="Times New Roman" w:cs="Times New Roman"/>
        </w:rPr>
        <w:t xml:space="preserve"> </w:t>
      </w:r>
      <w:r w:rsidRPr="0003267E">
        <w:rPr>
          <w:rFonts w:ascii="Times New Roman" w:hAnsi="Times New Roman" w:cs="Times New Roman"/>
        </w:rPr>
        <w:t>137-150</w:t>
      </w:r>
      <w:r w:rsidR="00B26BC1" w:rsidRPr="0003267E">
        <w:rPr>
          <w:rFonts w:ascii="Times New Roman" w:hAnsi="Times New Roman" w:cs="Times New Roman"/>
        </w:rPr>
        <w:t>.</w:t>
      </w:r>
    </w:p>
    <w:p w14:paraId="3329EF1A" w14:textId="44D066F4" w:rsidR="00986FA6"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 70: 1</w:t>
      </w:r>
      <w:r w:rsidR="00FC4FBA">
        <w:rPr>
          <w:rFonts w:ascii="Times New Roman" w:hAnsi="Times New Roman" w:cs="Times New Roman"/>
        </w:rPr>
        <w:t>-</w:t>
      </w:r>
      <w:r w:rsidRPr="0003267E">
        <w:rPr>
          <w:rFonts w:ascii="Times New Roman" w:hAnsi="Times New Roman" w:cs="Times New Roman"/>
        </w:rPr>
        <w:t>21.</w:t>
      </w:r>
    </w:p>
    <w:p w14:paraId="0A0A6CCB" w14:textId="05FB9EF5" w:rsidR="001510C6" w:rsidRPr="0003267E" w:rsidRDefault="001510C6" w:rsidP="004753A9">
      <w:pPr>
        <w:ind w:left="720" w:hanging="720"/>
        <w:rPr>
          <w:rFonts w:ascii="Times New Roman" w:hAnsi="Times New Roman" w:cs="Times New Roman"/>
        </w:rPr>
      </w:pPr>
      <w:r w:rsidRPr="001510C6">
        <w:rPr>
          <w:rFonts w:ascii="Times New Roman" w:hAnsi="Times New Roman" w:cs="Times New Roman"/>
        </w:rPr>
        <w:t>Kumar, R., Cadigan, N. G., Zheng, N., Varkey, D. A., and Morgan, M. J. 2020. A state-space spatial survey-based stock assessment (SSURBA) model to inform spatial variation in relative stock trends. Canadian Journal of Fisheries and Aquatic Sciences, 77: 1638–1658.</w:t>
      </w:r>
    </w:p>
    <w:p w14:paraId="4F7139A9" w14:textId="2A82A33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B26BC1" w:rsidRPr="0003267E">
        <w:rPr>
          <w:rFonts w:ascii="Times New Roman" w:hAnsi="Times New Roman" w:cs="Times New Roman"/>
        </w:rPr>
        <w:t xml:space="preserve"> 2009.</w:t>
      </w:r>
      <w:r w:rsidRPr="0003267E">
        <w:rPr>
          <w:rFonts w:ascii="Times New Roman" w:hAnsi="Times New Roman" w:cs="Times New Roman"/>
        </w:rPr>
        <w:t xml:space="preserve"> Report of the retrospective working group. NOAA NMFS Northeast Fisheries Science Center Reference Document:09-01</w:t>
      </w:r>
      <w:r w:rsidR="00B26BC1" w:rsidRPr="0003267E">
        <w:rPr>
          <w:rFonts w:ascii="Times New Roman" w:hAnsi="Times New Roman" w:cs="Times New Roman"/>
        </w:rPr>
        <w:t>.</w:t>
      </w:r>
    </w:p>
    <w:p w14:paraId="45BDD7F8" w14:textId="191480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Alade, L.</w:t>
      </w:r>
      <w:r w:rsidR="0003267E">
        <w:rPr>
          <w:rFonts w:ascii="Times New Roman" w:hAnsi="Times New Roman" w:cs="Times New Roman"/>
        </w:rPr>
        <w:t>,</w:t>
      </w:r>
      <w:r w:rsidRPr="0003267E">
        <w:rPr>
          <w:rFonts w:ascii="Times New Roman" w:hAnsi="Times New Roman" w:cs="Times New Roman"/>
        </w:rPr>
        <w:t xml:space="preserve"> Stone, H.H.</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Gross, W.E. </w:t>
      </w:r>
      <w:r w:rsidR="00B26BC1" w:rsidRPr="0003267E">
        <w:rPr>
          <w:rFonts w:ascii="Times New Roman" w:hAnsi="Times New Roman" w:cs="Times New Roman"/>
        </w:rPr>
        <w:t xml:space="preserve">2012. </w:t>
      </w:r>
      <w:r w:rsidRPr="0003267E">
        <w:rPr>
          <w:rFonts w:ascii="Times New Roman" w:hAnsi="Times New Roman" w:cs="Times New Roman"/>
        </w:rPr>
        <w:t>Stock assessment of Georges Bank yellowtail flounder for 2012. TRAC Ref Doc. 2:133</w:t>
      </w:r>
      <w:r w:rsidR="00B26BC1" w:rsidRPr="0003267E">
        <w:rPr>
          <w:rFonts w:ascii="Times New Roman" w:hAnsi="Times New Roman" w:cs="Times New Roman"/>
        </w:rPr>
        <w:t>.</w:t>
      </w:r>
    </w:p>
    <w:p w14:paraId="1F131B30" w14:textId="0435681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almer, M.C. </w:t>
      </w:r>
      <w:r w:rsidR="00B26BC1" w:rsidRPr="0003267E">
        <w:rPr>
          <w:rFonts w:ascii="Times New Roman" w:hAnsi="Times New Roman" w:cs="Times New Roman"/>
        </w:rPr>
        <w:t xml:space="preserve">2015. </w:t>
      </w:r>
      <w:r w:rsidRPr="0003267E">
        <w:rPr>
          <w:rFonts w:ascii="Times New Roman" w:hAnsi="Times New Roman" w:cs="Times New Roman"/>
        </w:rPr>
        <w:t>In what direction should the fishing mortality target change when natural mortality increases within an assessment? Canadian Journal of Fisheries and Aquatic Sciences</w:t>
      </w:r>
      <w:r w:rsidR="00FC4FBA">
        <w:rPr>
          <w:rFonts w:ascii="Times New Roman" w:hAnsi="Times New Roman" w:cs="Times New Roman"/>
        </w:rPr>
        <w:t xml:space="preserve"> </w:t>
      </w:r>
      <w:r w:rsidRPr="0003267E">
        <w:rPr>
          <w:rFonts w:ascii="Times New Roman" w:hAnsi="Times New Roman" w:cs="Times New Roman"/>
        </w:rPr>
        <w:t>73:</w:t>
      </w:r>
      <w:r w:rsidR="00FC4FBA">
        <w:rPr>
          <w:rFonts w:ascii="Times New Roman" w:hAnsi="Times New Roman" w:cs="Times New Roman"/>
        </w:rPr>
        <w:t xml:space="preserve"> </w:t>
      </w:r>
      <w:r w:rsidRPr="0003267E">
        <w:rPr>
          <w:rFonts w:ascii="Times New Roman" w:hAnsi="Times New Roman" w:cs="Times New Roman"/>
        </w:rPr>
        <w:t>1-9</w:t>
      </w:r>
      <w:r w:rsidR="00B26BC1" w:rsidRPr="0003267E">
        <w:rPr>
          <w:rFonts w:ascii="Times New Roman" w:hAnsi="Times New Roman" w:cs="Times New Roman"/>
        </w:rPr>
        <w:t>.</w:t>
      </w:r>
    </w:p>
    <w:p w14:paraId="3B06CEF7" w14:textId="317707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Restrepo, V.R. </w:t>
      </w:r>
      <w:r w:rsidR="00B26BC1" w:rsidRPr="0003267E">
        <w:rPr>
          <w:rFonts w:ascii="Times New Roman" w:hAnsi="Times New Roman" w:cs="Times New Roman"/>
        </w:rPr>
        <w:t xml:space="preserve">1999. </w:t>
      </w:r>
      <w:r w:rsidRPr="0003267E">
        <w:rPr>
          <w:rFonts w:ascii="Times New Roman" w:hAnsi="Times New Roman" w:cs="Times New Roman"/>
        </w:rPr>
        <w:t>A flexible forward age-structured assessment program. ICCAT Col Vol Sci Pap. 49:</w:t>
      </w:r>
      <w:r w:rsidR="00FC4FBA">
        <w:rPr>
          <w:rFonts w:ascii="Times New Roman" w:hAnsi="Times New Roman" w:cs="Times New Roman"/>
        </w:rPr>
        <w:t xml:space="preserve"> </w:t>
      </w:r>
      <w:r w:rsidRPr="0003267E">
        <w:rPr>
          <w:rFonts w:ascii="Times New Roman" w:hAnsi="Times New Roman" w:cs="Times New Roman"/>
        </w:rPr>
        <w:t>246-253</w:t>
      </w:r>
      <w:r w:rsidR="00B26BC1" w:rsidRPr="0003267E">
        <w:rPr>
          <w:rFonts w:ascii="Times New Roman" w:hAnsi="Times New Roman" w:cs="Times New Roman"/>
        </w:rPr>
        <w:t>.</w:t>
      </w:r>
    </w:p>
    <w:p w14:paraId="0F3E9AFF" w14:textId="60629DD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Lorenzen, K. </w:t>
      </w:r>
      <w:r w:rsidR="00B26BC1" w:rsidRPr="0003267E">
        <w:rPr>
          <w:rFonts w:ascii="Times New Roman" w:hAnsi="Times New Roman" w:cs="Times New Roman"/>
        </w:rPr>
        <w:t xml:space="preserve">1996. </w:t>
      </w:r>
      <w:r w:rsidRPr="0003267E">
        <w:rPr>
          <w:rFonts w:ascii="Times New Roman" w:hAnsi="Times New Roman" w:cs="Times New Roman"/>
        </w:rPr>
        <w:t xml:space="preserve">The relationship between body weight and natural mortality in juvenile and adult fish: a comparison of natural ecosystems and aquaculture. Journal of </w:t>
      </w:r>
      <w:r w:rsidR="00FC4FBA">
        <w:rPr>
          <w:rFonts w:ascii="Times New Roman" w:hAnsi="Times New Roman" w:cs="Times New Roman"/>
        </w:rPr>
        <w:t>F</w:t>
      </w:r>
      <w:r w:rsidRPr="0003267E">
        <w:rPr>
          <w:rFonts w:ascii="Times New Roman" w:hAnsi="Times New Roman" w:cs="Times New Roman"/>
        </w:rPr>
        <w:t xml:space="preserve">ish </w:t>
      </w:r>
      <w:r w:rsidR="00FC4FBA">
        <w:rPr>
          <w:rFonts w:ascii="Times New Roman" w:hAnsi="Times New Roman" w:cs="Times New Roman"/>
        </w:rPr>
        <w:t>B</w:t>
      </w:r>
      <w:r w:rsidRPr="0003267E">
        <w:rPr>
          <w:rFonts w:ascii="Times New Roman" w:hAnsi="Times New Roman" w:cs="Times New Roman"/>
        </w:rPr>
        <w:t>iology 49:</w:t>
      </w:r>
      <w:r w:rsidR="00FC4FBA">
        <w:rPr>
          <w:rFonts w:ascii="Times New Roman" w:hAnsi="Times New Roman" w:cs="Times New Roman"/>
        </w:rPr>
        <w:t xml:space="preserve"> </w:t>
      </w:r>
      <w:r w:rsidRPr="0003267E">
        <w:rPr>
          <w:rFonts w:ascii="Times New Roman" w:hAnsi="Times New Roman" w:cs="Times New Roman"/>
        </w:rPr>
        <w:t>627-642</w:t>
      </w:r>
      <w:r w:rsidR="00B26BC1" w:rsidRPr="0003267E">
        <w:rPr>
          <w:rFonts w:ascii="Times New Roman" w:hAnsi="Times New Roman" w:cs="Times New Roman"/>
        </w:rPr>
        <w:t>.</w:t>
      </w:r>
    </w:p>
    <w:p w14:paraId="25D4DCEC" w14:textId="118C8E4C" w:rsidR="00A95D46" w:rsidRPr="0003267E" w:rsidRDefault="00A95D46" w:rsidP="004753A9">
      <w:pPr>
        <w:ind w:left="720" w:hanging="720"/>
        <w:rPr>
          <w:rFonts w:ascii="Times New Roman" w:hAnsi="Times New Roman" w:cs="Times New Roman"/>
        </w:rPr>
      </w:pPr>
      <w:r w:rsidRPr="0003267E">
        <w:rPr>
          <w:rFonts w:ascii="Times New Roman" w:hAnsi="Times New Roman" w:cs="Times New Roman"/>
        </w:rPr>
        <w:t>Methot Jr, R. D., and Wetzel, C. R. 2013. Stock synthesis: a biological and statistical framework for fish stock assessment and fishery management. Fisheries Research 142:</w:t>
      </w:r>
      <w:r w:rsidR="00FC4FBA">
        <w:rPr>
          <w:rFonts w:ascii="Times New Roman" w:hAnsi="Times New Roman" w:cs="Times New Roman"/>
        </w:rPr>
        <w:t xml:space="preserve"> </w:t>
      </w:r>
      <w:r w:rsidRPr="0003267E">
        <w:rPr>
          <w:rFonts w:ascii="Times New Roman" w:hAnsi="Times New Roman" w:cs="Times New Roman"/>
        </w:rPr>
        <w:t>86-99.</w:t>
      </w:r>
    </w:p>
    <w:p w14:paraId="6FCCE421" w14:textId="7A6AD76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03267E">
        <w:rPr>
          <w:rFonts w:ascii="Times New Roman" w:hAnsi="Times New Roman" w:cs="Times New Roman"/>
        </w:rPr>
        <w:t>,</w:t>
      </w:r>
      <w:r w:rsidRPr="0003267E">
        <w:rPr>
          <w:rFonts w:ascii="Times New Roman" w:hAnsi="Times New Roman" w:cs="Times New Roman"/>
        </w:rPr>
        <w:t xml:space="preserve"> Hare, J.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Alade, L.A. </w:t>
      </w:r>
      <w:r w:rsidR="00B26BC1" w:rsidRPr="0003267E">
        <w:rPr>
          <w:rFonts w:ascii="Times New Roman" w:hAnsi="Times New Roman" w:cs="Times New Roman"/>
        </w:rPr>
        <w:t xml:space="preserve">2016. </w:t>
      </w:r>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 73:</w:t>
      </w:r>
      <w:r w:rsidR="00FC4FBA">
        <w:rPr>
          <w:rFonts w:ascii="Times New Roman" w:hAnsi="Times New Roman" w:cs="Times New Roman"/>
        </w:rPr>
        <w:t xml:space="preserve"> </w:t>
      </w:r>
      <w:r w:rsidRPr="0003267E">
        <w:rPr>
          <w:rFonts w:ascii="Times New Roman" w:hAnsi="Times New Roman" w:cs="Times New Roman"/>
        </w:rPr>
        <w:t>1261-1270</w:t>
      </w:r>
      <w:r w:rsidR="00B26BC1" w:rsidRPr="0003267E">
        <w:rPr>
          <w:rFonts w:ascii="Times New Roman" w:hAnsi="Times New Roman" w:cs="Times New Roman"/>
        </w:rPr>
        <w:t>.</w:t>
      </w:r>
    </w:p>
    <w:p w14:paraId="2258A85F" w14:textId="6FD5FFB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 186:</w:t>
      </w:r>
      <w:r w:rsidR="00FC4FBA">
        <w:rPr>
          <w:rFonts w:ascii="Times New Roman" w:hAnsi="Times New Roman" w:cs="Times New Roman"/>
        </w:rPr>
        <w:t xml:space="preserve"> </w:t>
      </w:r>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lastRenderedPageBreak/>
        <w:t>Miller, T.J. and Stock, B.C. 2020. The Woods Hole Assessment Model (WHAM). Version 1.0. https://timjmiller.github.io/wham/.</w:t>
      </w:r>
    </w:p>
    <w:p w14:paraId="3E400B05" w14:textId="7FBF774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 56:</w:t>
      </w:r>
      <w:r w:rsidR="00FC4FBA">
        <w:rPr>
          <w:rFonts w:ascii="Times New Roman" w:hAnsi="Times New Roman" w:cs="Times New Roman"/>
        </w:rPr>
        <w:t xml:space="preserve"> </w:t>
      </w:r>
      <w:r w:rsidRPr="0003267E">
        <w:rPr>
          <w:rFonts w:ascii="Times New Roman" w:hAnsi="Times New Roman" w:cs="Times New Roman"/>
        </w:rPr>
        <w:t>473-488</w:t>
      </w:r>
      <w:r w:rsidR="00036C2C" w:rsidRPr="0003267E">
        <w:rPr>
          <w:rFonts w:ascii="Times New Roman" w:hAnsi="Times New Roman" w:cs="Times New Roman"/>
        </w:rPr>
        <w:t>.</w:t>
      </w:r>
    </w:p>
    <w:p w14:paraId="39F395BC" w14:textId="6F4FC55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r w:rsidR="0003267E">
        <w:rPr>
          <w:rFonts w:ascii="Times New Roman" w:hAnsi="Times New Roman" w:cs="Times New Roman"/>
        </w:rPr>
        <w:t>,</w:t>
      </w:r>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2F76F2FF"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Berg, C.W.</w:t>
      </w:r>
      <w:r w:rsidR="00B26BC1" w:rsidRPr="0003267E">
        <w:rPr>
          <w:rFonts w:ascii="Times New Roman" w:hAnsi="Times New Roman" w:cs="Times New Roman"/>
        </w:rPr>
        <w:t xml:space="preserve"> 2014.</w:t>
      </w:r>
      <w:r w:rsidRPr="0003267E">
        <w:rPr>
          <w:rFonts w:ascii="Times New Roman" w:hAnsi="Times New Roman" w:cs="Times New Roman"/>
        </w:rPr>
        <w:t xml:space="preserve"> Estimation of time-varying selectivity in stock assessments using state-space models. Fisheries Research 158:</w:t>
      </w:r>
      <w:r w:rsidR="00FC4FBA">
        <w:rPr>
          <w:rFonts w:ascii="Times New Roman" w:hAnsi="Times New Roman" w:cs="Times New Roman"/>
        </w:rPr>
        <w:t xml:space="preserve"> </w:t>
      </w:r>
      <w:r w:rsidRPr="0003267E">
        <w:rPr>
          <w:rFonts w:ascii="Times New Roman" w:hAnsi="Times New Roman" w:cs="Times New Roman"/>
        </w:rPr>
        <w:t>96-101</w:t>
      </w:r>
      <w:r w:rsidR="00B26BC1" w:rsidRPr="0003267E">
        <w:rPr>
          <w:rFonts w:ascii="Times New Roman" w:hAnsi="Times New Roman" w:cs="Times New Roman"/>
        </w:rPr>
        <w:t>.</w:t>
      </w:r>
    </w:p>
    <w:p w14:paraId="2A54ED77" w14:textId="0154F7C8"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013D6EAA"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r w:rsidR="00553DDA" w:rsidRPr="00553DDA">
        <w:rPr>
          <w:rFonts w:ascii="Times New Roman" w:hAnsi="Times New Roman" w:cs="Times New Roman"/>
        </w:rPr>
        <w:t>The Woods Hole Assessment Model (WHAM): a general state-space assessment framework that incorporates time- and age-varying processes via random effects and links to environmental covariates</w:t>
      </w:r>
      <w:r w:rsidR="00E06303">
        <w:rPr>
          <w:rFonts w:ascii="Times New Roman" w:hAnsi="Times New Roman" w:cs="Times New Roman"/>
        </w:rPr>
        <w:t xml:space="preserve">. </w:t>
      </w:r>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0766667"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r w:rsidR="0003267E">
        <w:rPr>
          <w:rFonts w:ascii="Times New Roman" w:hAnsi="Times New Roman" w:cs="Times New Roman"/>
        </w:rPr>
        <w:t>,</w:t>
      </w:r>
      <w:r w:rsidRPr="0003267E">
        <w:rPr>
          <w:rFonts w:ascii="Times New Roman" w:hAnsi="Times New Roman" w:cs="Times New Roman"/>
        </w:rPr>
        <w:t xml:space="preserve"> Gavaris, S.</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Neilson, J.D.</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04. </w:t>
      </w:r>
      <w:r w:rsidRPr="0003267E">
        <w:rPr>
          <w:rFonts w:ascii="Times New Roman" w:hAnsi="Times New Roman" w:cs="Times New Roman"/>
        </w:rPr>
        <w:t>Collapse and recovery of the yellowtail flounder (Limanda ferruginea) fishery on Georges Bank. Journal of Sea Research. 51:</w:t>
      </w:r>
      <w:r w:rsidR="00E06303">
        <w:rPr>
          <w:rFonts w:ascii="Times New Roman" w:hAnsi="Times New Roman" w:cs="Times New Roman"/>
        </w:rPr>
        <w:t xml:space="preserve"> </w:t>
      </w:r>
      <w:r w:rsidRPr="0003267E">
        <w:rPr>
          <w:rFonts w:ascii="Times New Roman" w:hAnsi="Times New Roman" w:cs="Times New Roman"/>
        </w:rPr>
        <w:t>261-270</w:t>
      </w:r>
      <w:r w:rsidR="00B26BC1" w:rsidRPr="0003267E">
        <w:rPr>
          <w:rFonts w:ascii="Times New Roman" w:hAnsi="Times New Roman" w:cs="Times New Roman"/>
        </w:rPr>
        <w:t>.</w:t>
      </w:r>
    </w:p>
    <w:p w14:paraId="13A43330" w14:textId="54B1F0F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Jensen, O.P.</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Zipkin, E.F. </w:t>
      </w:r>
      <w:r w:rsidR="00B26BC1" w:rsidRPr="0003267E">
        <w:rPr>
          <w:rFonts w:ascii="Times New Roman" w:hAnsi="Times New Roman" w:cs="Times New Roman"/>
        </w:rPr>
        <w:t xml:space="preserve">2014. </w:t>
      </w:r>
      <w:r w:rsidRPr="0003267E">
        <w:rPr>
          <w:rFonts w:ascii="Times New Roman" w:hAnsi="Times New Roman" w:cs="Times New Roman"/>
        </w:rPr>
        <w:t>How variable is recruitment for exploited marine fishes? A hierarchical model for testing life history theory. Canadian Journal of Fisheries and Aquatic Sciences 71:</w:t>
      </w:r>
      <w:r w:rsidR="00E06303">
        <w:rPr>
          <w:rFonts w:ascii="Times New Roman" w:hAnsi="Times New Roman" w:cs="Times New Roman"/>
        </w:rPr>
        <w:t xml:space="preserve"> </w:t>
      </w:r>
      <w:r w:rsidRPr="0003267E">
        <w:rPr>
          <w:rFonts w:ascii="Times New Roman" w:hAnsi="Times New Roman" w:cs="Times New Roman"/>
        </w:rPr>
        <w:t>973-983</w:t>
      </w:r>
      <w:r w:rsidR="00B26BC1" w:rsidRPr="0003267E">
        <w:rPr>
          <w:rFonts w:ascii="Times New Roman" w:hAnsi="Times New Roman" w:cs="Times New Roman"/>
        </w:rPr>
        <w:t>.</w:t>
      </w:r>
    </w:p>
    <w:p w14:paraId="1D4C83F8" w14:textId="050405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ope, J.M. </w:t>
      </w:r>
      <w:r w:rsidR="00B26BC1" w:rsidRPr="0003267E">
        <w:rPr>
          <w:rFonts w:ascii="Times New Roman" w:hAnsi="Times New Roman" w:cs="Times New Roman"/>
        </w:rPr>
        <w:t xml:space="preserve">2015. </w:t>
      </w:r>
      <w:r w:rsidRPr="0003267E">
        <w:rPr>
          <w:rFonts w:ascii="Times New Roman" w:hAnsi="Times New Roman" w:cs="Times New Roman"/>
        </w:rPr>
        <w:t>The potential impact of time-variation in vital rates on fisheries management targets for marine fishes. Fisheries Research 169:</w:t>
      </w:r>
      <w:r w:rsidR="00E06303">
        <w:rPr>
          <w:rFonts w:ascii="Times New Roman" w:hAnsi="Times New Roman" w:cs="Times New Roman"/>
        </w:rPr>
        <w:t xml:space="preserve"> </w:t>
      </w:r>
      <w:r w:rsidRPr="0003267E">
        <w:rPr>
          <w:rFonts w:ascii="Times New Roman" w:hAnsi="Times New Roman" w:cs="Times New Roman"/>
        </w:rPr>
        <w:t>8-17</w:t>
      </w:r>
      <w:r w:rsidR="00B26BC1" w:rsidRPr="0003267E">
        <w:rPr>
          <w:rFonts w:ascii="Times New Roman" w:hAnsi="Times New Roman" w:cs="Times New Roman"/>
        </w:rPr>
        <w:t>.</w:t>
      </w:r>
    </w:p>
    <w:p w14:paraId="1315E9AB" w14:textId="064C97DF" w:rsidR="00B26BC1" w:rsidRPr="0003267E" w:rsidRDefault="00EA7EA4" w:rsidP="004753A9">
      <w:pPr>
        <w:ind w:left="720" w:hanging="720"/>
        <w:rPr>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BC160A">
        <w:rPr>
          <w:rFonts w:ascii="Times New Roman" w:hAnsi="Times New Roman" w:cs="Times New Roman"/>
        </w:rPr>
        <w:fldChar w:fldCharType="end"/>
      </w:r>
    </w:p>
    <w:p w14:paraId="00805DE8" w14:textId="19A29894" w:rsidR="0016096C" w:rsidRDefault="00B26BC1" w:rsidP="0016096C">
      <w:pPr>
        <w:ind w:left="720" w:hanging="720"/>
        <w:rPr>
          <w:rFonts w:ascii="Times New Roman" w:hAnsi="Times New Roman" w:cs="Times New Roman"/>
        </w:rPr>
      </w:pPr>
      <w:r w:rsidRPr="0003267E">
        <w:rPr>
          <w:rFonts w:ascii="Times New Roman" w:hAnsi="Times New Roman" w:cs="Times New Roman"/>
        </w:rPr>
        <w:lastRenderedPageBreak/>
        <w:t>Xu, H., Thorson, J. T., Methot, R. D., and Taylor, I. G. 2019. A new semi-parametric method for autocorrelated age-and time-varying selectivity in age-structured assessment models. Canadian Journal of Fisheries and Aquatic Sciences</w:t>
      </w:r>
      <w:r w:rsidR="00E06303">
        <w:rPr>
          <w:rFonts w:ascii="Times New Roman" w:hAnsi="Times New Roman" w:cs="Times New Roman"/>
        </w:rPr>
        <w:t xml:space="preserve"> </w:t>
      </w:r>
      <w:r w:rsidRPr="0003267E">
        <w:rPr>
          <w:rFonts w:ascii="Times New Roman" w:hAnsi="Times New Roman" w:cs="Times New Roman"/>
        </w:rPr>
        <w:t>76: 268-285.</w:t>
      </w:r>
    </w:p>
    <w:p w14:paraId="45C334D8" w14:textId="1AF6919B" w:rsidR="003628CC" w:rsidRDefault="003628CC" w:rsidP="003628CC">
      <w:pPr>
        <w:ind w:left="720" w:hanging="720"/>
        <w:rPr>
          <w:rFonts w:ascii="Times New Roman" w:hAnsi="Times New Roman" w:cs="Times New Roman"/>
        </w:rPr>
      </w:pPr>
      <w:r w:rsidRPr="003628CC">
        <w:rPr>
          <w:rFonts w:ascii="Times New Roman" w:hAnsi="Times New Roman" w:cs="Times New Roman"/>
        </w:rPr>
        <w:t>Zhang, F., Regular, P. M., Wheeland, L., Rideout, R. M., and Morgan, M. J. 2020. Accounting for non-stationary stock–recruitment relationships in the development of MSY-based reference points. ICES Journal of Marine Science.</w:t>
      </w:r>
      <w:r>
        <w:rPr>
          <w:rFonts w:ascii="Times New Roman" w:hAnsi="Times New Roman" w:cs="Times New Roman"/>
        </w:rPr>
        <w:t xml:space="preserve"> </w:t>
      </w:r>
      <w:r w:rsidRPr="00553DDA">
        <w:rPr>
          <w:rFonts w:ascii="Times New Roman" w:hAnsi="Times New Roman" w:cs="Times New Roman"/>
        </w:rPr>
        <w:t>https://doi.org/10.1093/icesjms/fsaa176</w:t>
      </w:r>
      <w:r>
        <w:rPr>
          <w:rFonts w:ascii="Times New Roman" w:hAnsi="Times New Roman" w:cs="Times New Roman"/>
        </w:rPr>
        <w:t>.</w:t>
      </w:r>
    </w:p>
    <w:p w14:paraId="159D1C54" w14:textId="5DF2C6D8" w:rsidR="004753A9" w:rsidRDefault="004753A9" w:rsidP="003628CC">
      <w:pPr>
        <w:ind w:left="720" w:hanging="720"/>
        <w:rPr>
          <w:rFonts w:ascii="Times New Roman" w:hAnsi="Times New Roman" w:cs="Times New Roman"/>
        </w:rPr>
      </w:pP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C472F39" w14:textId="1BF9AFAD"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5"/>
      <w:r w:rsidR="00660ABD">
        <w:rPr>
          <w:rFonts w:ascii="Times New Roman" w:hAnsi="Times New Roman" w:cs="Times New Roman"/>
        </w:rPr>
        <w:t xml:space="preserve"> </w:t>
      </w:r>
      <w:r w:rsidR="00063A88">
        <w:rPr>
          <w:rFonts w:ascii="Times New Roman" w:hAnsi="Times New Roman" w:cs="Times New Roman"/>
        </w:rPr>
        <w:t xml:space="preserve">“Base” is most similar to a statistical catch-at-age model, with </w:t>
      </w:r>
      <w:r w:rsidR="00D0122D">
        <w:rPr>
          <w:rFonts w:ascii="Times New Roman" w:hAnsi="Times New Roman" w:cs="Times New Roman"/>
        </w:rPr>
        <w:t xml:space="preserve">independent </w:t>
      </w:r>
      <w:r w:rsidR="00063A88">
        <w:rPr>
          <w:rFonts w:ascii="Times New Roman" w:hAnsi="Times New Roman" w:cs="Times New Roman"/>
        </w:rPr>
        <w:t xml:space="preserve">recruitment </w:t>
      </w:r>
      <w:r w:rsidR="00D0122D">
        <w:rPr>
          <w:rFonts w:ascii="Times New Roman" w:hAnsi="Times New Roman" w:cs="Times New Roman"/>
        </w:rPr>
        <w:t>deviations</w:t>
      </w:r>
      <w:r w:rsidR="00063A88">
        <w:rPr>
          <w:rFonts w:ascii="Times New Roman" w:hAnsi="Times New Roman" w:cs="Times New Roman"/>
        </w:rPr>
        <w:t xml:space="preserve"> and deterministic survival. NAA-2 is the state-space model with independent survival deviations as in Miller et al. (2016). </w:t>
      </w:r>
      <w:r w:rsidR="00660ABD">
        <w:rPr>
          <w:rFonts w:ascii="Times New Roman" w:hAnsi="Times New Roman" w:cs="Times New Roman"/>
        </w:rPr>
        <w:t>NAA-</w:t>
      </w:r>
      <w:r w:rsidR="00063A88">
        <w:rPr>
          <w:rFonts w:ascii="Times New Roman" w:hAnsi="Times New Roman" w:cs="Times New Roman"/>
        </w:rPr>
        <w:t>5</w:t>
      </w:r>
      <w:r w:rsidR="00071DCC">
        <w:rPr>
          <w:rFonts w:ascii="Times New Roman" w:hAnsi="Times New Roman" w:cs="Times New Roman"/>
        </w:rPr>
        <w:t xml:space="preserve"> estimates all parameters in Eqn. 5</w:t>
      </w:r>
      <w:r w:rsidR="00660ABD">
        <w:rPr>
          <w:rFonts w:ascii="Times New Roman" w:hAnsi="Times New Roman" w:cs="Times New Roman"/>
        </w:rPr>
        <w:t xml:space="preserve">, </w:t>
      </w:r>
      <w:r w:rsidR="00071DCC">
        <w:rPr>
          <w:rFonts w:ascii="Times New Roman" w:hAnsi="Times New Roman" w:cs="Times New Roman"/>
        </w:rPr>
        <w:t xml:space="preserve">which constrains survival deviations according to </w:t>
      </w:r>
      <w:r w:rsidR="00660ABD">
        <w:rPr>
          <w:rFonts w:ascii="Times New Roman" w:hAnsi="Times New Roman" w:cs="Times New Roman"/>
        </w:rPr>
        <w:t xml:space="preserve">a 2D </w:t>
      </w:r>
      <w:r w:rsidR="00071DCC">
        <w:rPr>
          <w:rFonts w:ascii="Times New Roman" w:hAnsi="Times New Roman" w:cs="Times New Roman"/>
        </w:rPr>
        <w:t xml:space="preserve">autoregressive, </w:t>
      </w:r>
      <w:r w:rsidR="00660ABD">
        <w:rPr>
          <w:rFonts w:ascii="Times New Roman" w:hAnsi="Times New Roman" w:cs="Times New Roman"/>
        </w:rPr>
        <w:t>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071DCC">
        <w:rPr>
          <w:rFonts w:ascii="Times New Roman" w:hAnsi="Times New Roman" w:cs="Times New Roman"/>
        </w:rPr>
        <w:t>,</w:t>
      </w:r>
      <w:r w:rsidR="00660ABD">
        <w:rPr>
          <w:rFonts w:ascii="Times New Roman" w:hAnsi="Times New Roman" w:cs="Times New Roman"/>
        </w:rPr>
        <w:t xml:space="preserve"> process across years and ages</w:t>
      </w:r>
      <w:r w:rsidR="00071DCC">
        <w:rPr>
          <w:rFonts w:ascii="Times New Roman" w:hAnsi="Times New Roman" w:cs="Times New Roman"/>
        </w:rPr>
        <w:t>. NAA-5</w:t>
      </w:r>
      <w:r w:rsidR="00660ABD">
        <w:rPr>
          <w:rFonts w:ascii="Times New Roman" w:hAnsi="Times New Roman" w:cs="Times New Roman"/>
        </w:rPr>
        <w:t xml:space="preserve"> had the lowest </w:t>
      </w:r>
      <w:r w:rsidR="00772678">
        <w:rPr>
          <w:rFonts w:ascii="Times New Roman" w:hAnsi="Times New Roman" w:cs="Times New Roman"/>
        </w:rPr>
        <w:t>negative log likelihood (</w:t>
      </w:r>
      <w:r w:rsidR="00772678" w:rsidRPr="00A53D54">
        <w:rPr>
          <w:rFonts w:ascii="Times New Roman" w:hAnsi="Times New Roman" w:cs="Times New Roman"/>
        </w:rPr>
        <w:t>-log</w:t>
      </w:r>
      <m:oMath>
        <m:r>
          <m:rPr>
            <m:scr m:val="script"/>
            <m:sty m:val="p"/>
          </m:rPr>
          <w:rPr>
            <w:rFonts w:ascii="Cambria Math" w:hAnsi="Cambria Math" w:cs="Times New Roman"/>
          </w:rPr>
          <m:t>L</m:t>
        </m:r>
      </m:oMath>
      <w:r w:rsidR="00772678">
        <w:rPr>
          <w:rFonts w:ascii="Times New Roman" w:hAnsi="Times New Roman" w:cs="Times New Roman"/>
        </w:rPr>
        <w:t xml:space="preserve">) and </w:t>
      </w:r>
      <w:r w:rsidR="00071DCC" w:rsidRPr="00071DCC">
        <w:rPr>
          <w:rFonts w:ascii="Times New Roman" w:hAnsi="Times New Roman" w:cs="Times New Roman"/>
        </w:rPr>
        <w:t xml:space="preserve">Akaike’s information criterion </w:t>
      </w:r>
      <w:r w:rsidR="00071DCC">
        <w:rPr>
          <w:rFonts w:ascii="Times New Roman" w:hAnsi="Times New Roman" w:cs="Times New Roman"/>
        </w:rPr>
        <w:t>(</w:t>
      </w:r>
      <w:r w:rsidR="00660ABD">
        <w:rPr>
          <w:rFonts w:ascii="Times New Roman" w:hAnsi="Times New Roman" w:cs="Times New Roman"/>
        </w:rPr>
        <w:t>AIC</w:t>
      </w:r>
      <w:r w:rsidR="00071DCC">
        <w:rPr>
          <w:rFonts w:ascii="Times New Roman" w:hAnsi="Times New Roman" w:cs="Times New Roman"/>
        </w:rPr>
        <w:t>)</w:t>
      </w:r>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w:t>
      </w:r>
      <w:r w:rsidR="00772678">
        <w:rPr>
          <w:rFonts w:ascii="Times New Roman" w:hAnsi="Times New Roman" w:cs="Times New Roman"/>
        </w:rPr>
        <w:t xml:space="preserve">were averaged over seven retrospective peels for three </w:t>
      </w:r>
      <w:r w:rsidR="00456FAF">
        <w:rPr>
          <w:rFonts w:ascii="Times New Roman" w:hAnsi="Times New Roman" w:cs="Times New Roman"/>
        </w:rPr>
        <w:t>quantities</w:t>
      </w:r>
      <w:r w:rsidR="00772678">
        <w:rPr>
          <w:rFonts w:ascii="Times New Roman" w:hAnsi="Times New Roman" w:cs="Times New Roman"/>
        </w:rPr>
        <w:t xml:space="preserve">: </w:t>
      </w:r>
      <w:r w:rsidR="00660ABD">
        <w:rPr>
          <w:rFonts w:ascii="Times New Roman" w:hAnsi="Times New Roman" w:cs="Times New Roman"/>
        </w:rPr>
        <w:t>recruitment</w:t>
      </w:r>
      <w:r w:rsidR="00772678">
        <w:rPr>
          <w:rFonts w:ascii="Times New Roman" w:hAnsi="Times New Roman" w:cs="Times New Roman"/>
        </w:rPr>
        <w:t xml:space="preserve"> (</w:t>
      </w:r>
      <w:r w:rsidR="00772678" w:rsidRPr="00660ABD">
        <w:rPr>
          <w:rFonts w:ascii="Times New Roman" w:hAnsi="Times New Roman" w:cs="Times New Roman"/>
          <w:i/>
          <w:iCs/>
        </w:rPr>
        <w:t>R</w:t>
      </w:r>
      <w:r w:rsidR="00772678">
        <w:rPr>
          <w:rFonts w:ascii="Times New Roman" w:hAnsi="Times New Roman" w:cs="Times New Roman"/>
        </w:rPr>
        <w:t>)</w:t>
      </w:r>
      <w:r w:rsidR="00660ABD">
        <w:rPr>
          <w:rFonts w:ascii="Times New Roman" w:hAnsi="Times New Roman" w:cs="Times New Roman"/>
        </w:rPr>
        <w:t>, spawning stock biomass</w:t>
      </w:r>
      <w:r w:rsidR="00772678">
        <w:rPr>
          <w:rFonts w:ascii="Times New Roman" w:hAnsi="Times New Roman" w:cs="Times New Roman"/>
        </w:rPr>
        <w:t xml:space="preserve"> (</w:t>
      </w:r>
      <w:r w:rsidR="00772678" w:rsidRPr="00660ABD">
        <w:rPr>
          <w:rFonts w:ascii="Times New Roman" w:hAnsi="Times New Roman" w:cs="Times New Roman"/>
          <w:i/>
          <w:iCs/>
        </w:rPr>
        <w:t>SSB</w:t>
      </w:r>
      <w:r w:rsidR="00772678">
        <w:rPr>
          <w:rFonts w:ascii="Times New Roman" w:hAnsi="Times New Roman" w:cs="Times New Roman"/>
        </w:rPr>
        <w:t>)</w:t>
      </w:r>
      <w:r w:rsidR="00660ABD">
        <w:rPr>
          <w:rFonts w:ascii="Times New Roman" w:hAnsi="Times New Roman" w:cs="Times New Roman"/>
        </w:rPr>
        <w:t>, and fishing mortality averaged over ages 4-5</w:t>
      </w:r>
      <w:r w:rsidR="00772678">
        <w:rPr>
          <w:rFonts w:ascii="Times New Roman" w:hAnsi="Times New Roman" w:cs="Times New Roman"/>
        </w:rPr>
        <w:t xml:space="preserve"> (</w:t>
      </w:r>
      <w:r w:rsidR="00772678" w:rsidRPr="00660ABD">
        <w:rPr>
          <w:rFonts w:ascii="Times New Roman" w:hAnsi="Times New Roman" w:cs="Times New Roman"/>
          <w:i/>
          <w:iCs/>
        </w:rPr>
        <w:t>F</w:t>
      </w:r>
      <w:r w:rsidR="00772678">
        <w:rPr>
          <w:rFonts w:ascii="Times New Roman" w:hAnsi="Times New Roman" w:cs="Times New Roman"/>
        </w:rPr>
        <w:t>)</w:t>
      </w:r>
      <w:r w:rsidR="00660ABD">
        <w:rPr>
          <w:rFonts w:ascii="Times New Roman" w:hAnsi="Times New Roman" w:cs="Times New Roman"/>
        </w:rPr>
        <w:t>.</w:t>
      </w:r>
      <w:r w:rsidR="002A322C">
        <w:rPr>
          <w:rFonts w:ascii="Times New Roman" w:hAnsi="Times New Roman" w:cs="Times New Roman"/>
        </w:rPr>
        <w:t xml:space="preserve"> Maximum likelihood estimates of </w:t>
      </w:r>
      <w:r w:rsidR="00772678">
        <w:rPr>
          <w:rFonts w:ascii="Times New Roman" w:hAnsi="Times New Roman" w:cs="Times New Roman"/>
        </w:rPr>
        <w:t xml:space="preserve">the </w:t>
      </w:r>
      <w:r w:rsidR="002A322C">
        <w:rPr>
          <w:rFonts w:ascii="Times New Roman" w:hAnsi="Times New Roman" w:cs="Times New Roman"/>
        </w:rPr>
        <w:t xml:space="preserve">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r w:rsidR="00772678">
        <w:rPr>
          <w:rFonts w:ascii="Times New Roman" w:hAnsi="Times New Roman" w:cs="Times New Roman"/>
        </w:rPr>
        <w:t xml:space="preserve">Dashes indicate parameters </w:t>
      </w:r>
      <w:r w:rsidR="00675944">
        <w:rPr>
          <w:rFonts w:ascii="Times New Roman" w:hAnsi="Times New Roman" w:cs="Times New Roman"/>
        </w:rPr>
        <w:t xml:space="preserve">which </w:t>
      </w:r>
      <w:r w:rsidR="00772678">
        <w:rPr>
          <w:rFonts w:ascii="Times New Roman" w:hAnsi="Times New Roman" w:cs="Times New Roman"/>
        </w:rPr>
        <w:t>are not included in a given model.</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55E7FCD0"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r w:rsidRPr="00A53D54">
              <w:rPr>
                <w:rFonts w:ascii="Times New Roman" w:hAnsi="Times New Roman" w:cs="Times New Roman"/>
              </w:rPr>
              <w:t xml:space="preserve">Mohn’s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441A7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441A7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441A7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441A7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4F44B88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424A9C35" w:rsidR="005E58B4" w:rsidRPr="00A53D54" w:rsidRDefault="00456FAF" w:rsidP="005E58B4">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441A7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441A7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441A7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F07E7" w:rsidRPr="00A53D54" w14:paraId="140D0130" w14:textId="77777777" w:rsidTr="008F07E7">
        <w:trPr>
          <w:trHeight w:val="504"/>
        </w:trPr>
        <w:tc>
          <w:tcPr>
            <w:tcW w:w="990" w:type="dxa"/>
            <w:vAlign w:val="center"/>
          </w:tcPr>
          <w:p w14:paraId="18006D80" w14:textId="2A634A79"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Base</w:t>
            </w:r>
          </w:p>
        </w:tc>
        <w:tc>
          <w:tcPr>
            <w:tcW w:w="1683" w:type="dxa"/>
            <w:vAlign w:val="center"/>
          </w:tcPr>
          <w:p w14:paraId="7519BCE4" w14:textId="5A71AAE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Indep.</w:t>
            </w:r>
          </w:p>
        </w:tc>
        <w:tc>
          <w:tcPr>
            <w:tcW w:w="939" w:type="dxa"/>
            <w:vAlign w:val="center"/>
          </w:tcPr>
          <w:p w14:paraId="13D54AD6" w14:textId="182FBA8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7 (0.18)</w:t>
            </w:r>
          </w:p>
        </w:tc>
        <w:tc>
          <w:tcPr>
            <w:tcW w:w="939" w:type="dxa"/>
            <w:vAlign w:val="center"/>
          </w:tcPr>
          <w:p w14:paraId="78A4BE4B" w14:textId="685BF18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6325392E" w14:textId="7FBB27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260F9652" w14:textId="595C7D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2ED7A23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3F067DE3" w14:textId="1B4E381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19.603</w:t>
            </w:r>
          </w:p>
        </w:tc>
        <w:tc>
          <w:tcPr>
            <w:tcW w:w="990" w:type="dxa"/>
            <w:vAlign w:val="center"/>
          </w:tcPr>
          <w:p w14:paraId="77184CD8" w14:textId="54CA4F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85.2</w:t>
            </w:r>
          </w:p>
        </w:tc>
        <w:tc>
          <w:tcPr>
            <w:tcW w:w="810" w:type="dxa"/>
            <w:vAlign w:val="center"/>
          </w:tcPr>
          <w:p w14:paraId="7A49036F" w14:textId="0420603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52.6</w:t>
            </w:r>
          </w:p>
        </w:tc>
        <w:tc>
          <w:tcPr>
            <w:tcW w:w="270" w:type="dxa"/>
            <w:vAlign w:val="center"/>
          </w:tcPr>
          <w:p w14:paraId="66EC1638"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E15BB06" w14:textId="5A8E72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6.4</w:t>
            </w:r>
            <w:r>
              <w:rPr>
                <w:rFonts w:ascii="Times New Roman" w:hAnsi="Times New Roman" w:cs="Times New Roman"/>
              </w:rPr>
              <w:t>2</w:t>
            </w:r>
          </w:p>
        </w:tc>
        <w:tc>
          <w:tcPr>
            <w:tcW w:w="720" w:type="dxa"/>
            <w:vAlign w:val="center"/>
          </w:tcPr>
          <w:p w14:paraId="02B4BF35" w14:textId="601A3D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w:t>
            </w:r>
            <w:r>
              <w:rPr>
                <w:rFonts w:ascii="Times New Roman" w:hAnsi="Times New Roman" w:cs="Times New Roman"/>
              </w:rPr>
              <w:t>2</w:t>
            </w:r>
          </w:p>
        </w:tc>
        <w:tc>
          <w:tcPr>
            <w:tcW w:w="720" w:type="dxa"/>
            <w:vAlign w:val="center"/>
          </w:tcPr>
          <w:p w14:paraId="6B18088D" w14:textId="213DED2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w:t>
            </w:r>
            <w:r>
              <w:rPr>
                <w:rFonts w:ascii="Times New Roman" w:hAnsi="Times New Roman" w:cs="Times New Roman"/>
              </w:rPr>
              <w:t>3</w:t>
            </w:r>
          </w:p>
        </w:tc>
      </w:tr>
      <w:tr w:rsidR="008F07E7" w:rsidRPr="00A53D54" w14:paraId="16E652DF" w14:textId="77777777" w:rsidTr="008F07E7">
        <w:trPr>
          <w:trHeight w:val="504"/>
        </w:trPr>
        <w:tc>
          <w:tcPr>
            <w:tcW w:w="990" w:type="dxa"/>
            <w:vAlign w:val="center"/>
          </w:tcPr>
          <w:p w14:paraId="2F46001C" w14:textId="3E2CDBA0"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1</w:t>
            </w:r>
          </w:p>
        </w:tc>
        <w:tc>
          <w:tcPr>
            <w:tcW w:w="1683" w:type="dxa"/>
            <w:vAlign w:val="center"/>
          </w:tcPr>
          <w:p w14:paraId="2C5A7048" w14:textId="7C16255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09B32EFE" w14:textId="71A287D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E8A64C7" w14:textId="31F9A96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6 (0.08)</w:t>
            </w:r>
          </w:p>
        </w:tc>
        <w:tc>
          <w:tcPr>
            <w:tcW w:w="939" w:type="dxa"/>
            <w:vAlign w:val="center"/>
          </w:tcPr>
          <w:p w14:paraId="1E4918DC" w14:textId="2B570F3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754B7F6B" w14:textId="33C743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2 (0.05)</w:t>
            </w:r>
          </w:p>
        </w:tc>
        <w:tc>
          <w:tcPr>
            <w:tcW w:w="940" w:type="dxa"/>
            <w:vAlign w:val="center"/>
          </w:tcPr>
          <w:p w14:paraId="6C64215B" w14:textId="3BB8798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B866346"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58609911" w14:textId="4DD774B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57.164</w:t>
            </w:r>
          </w:p>
        </w:tc>
        <w:tc>
          <w:tcPr>
            <w:tcW w:w="990" w:type="dxa"/>
            <w:vAlign w:val="center"/>
          </w:tcPr>
          <w:p w14:paraId="0CDD0881" w14:textId="15C8738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58.3</w:t>
            </w:r>
          </w:p>
        </w:tc>
        <w:tc>
          <w:tcPr>
            <w:tcW w:w="810" w:type="dxa"/>
            <w:vAlign w:val="center"/>
          </w:tcPr>
          <w:p w14:paraId="169C02D9" w14:textId="2C24CB4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9.5</w:t>
            </w:r>
          </w:p>
        </w:tc>
        <w:tc>
          <w:tcPr>
            <w:tcW w:w="270" w:type="dxa"/>
            <w:vAlign w:val="center"/>
          </w:tcPr>
          <w:p w14:paraId="243AC7F5"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A260B55" w14:textId="3CCFAC4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5</w:t>
            </w:r>
            <w:r>
              <w:rPr>
                <w:rFonts w:ascii="Times New Roman" w:hAnsi="Times New Roman" w:cs="Times New Roman"/>
              </w:rPr>
              <w:t>6</w:t>
            </w:r>
          </w:p>
        </w:tc>
        <w:tc>
          <w:tcPr>
            <w:tcW w:w="720" w:type="dxa"/>
            <w:vAlign w:val="center"/>
          </w:tcPr>
          <w:p w14:paraId="208DA72E" w14:textId="5B199E4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0</w:t>
            </w:r>
          </w:p>
        </w:tc>
        <w:tc>
          <w:tcPr>
            <w:tcW w:w="720" w:type="dxa"/>
            <w:vAlign w:val="center"/>
          </w:tcPr>
          <w:p w14:paraId="75534761" w14:textId="0ED61DF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w:t>
            </w:r>
            <w:r>
              <w:rPr>
                <w:rFonts w:ascii="Times New Roman" w:hAnsi="Times New Roman" w:cs="Times New Roman"/>
              </w:rPr>
              <w:t>8</w:t>
            </w:r>
          </w:p>
        </w:tc>
      </w:tr>
      <w:tr w:rsidR="008F07E7" w:rsidRPr="00A53D54" w14:paraId="67833C2E" w14:textId="77777777" w:rsidTr="008F07E7">
        <w:trPr>
          <w:trHeight w:val="504"/>
        </w:trPr>
        <w:tc>
          <w:tcPr>
            <w:tcW w:w="990" w:type="dxa"/>
            <w:vAlign w:val="center"/>
          </w:tcPr>
          <w:p w14:paraId="4469DBD9" w14:textId="59F25088"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2</w:t>
            </w:r>
          </w:p>
        </w:tc>
        <w:tc>
          <w:tcPr>
            <w:tcW w:w="1683" w:type="dxa"/>
            <w:vAlign w:val="center"/>
          </w:tcPr>
          <w:p w14:paraId="1A294C48" w14:textId="58892F1C"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Indep.</w:t>
            </w:r>
          </w:p>
        </w:tc>
        <w:tc>
          <w:tcPr>
            <w:tcW w:w="939" w:type="dxa"/>
            <w:vAlign w:val="center"/>
          </w:tcPr>
          <w:p w14:paraId="069256A3" w14:textId="17F84C2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22 (0.15)</w:t>
            </w:r>
          </w:p>
        </w:tc>
        <w:tc>
          <w:tcPr>
            <w:tcW w:w="939" w:type="dxa"/>
            <w:vAlign w:val="center"/>
          </w:tcPr>
          <w:p w14:paraId="37126955" w14:textId="09B01E4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5)</w:t>
            </w:r>
          </w:p>
        </w:tc>
        <w:tc>
          <w:tcPr>
            <w:tcW w:w="939" w:type="dxa"/>
            <w:vAlign w:val="center"/>
          </w:tcPr>
          <w:p w14:paraId="585FAB9B" w14:textId="13F6CFF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69474F52" w14:textId="1752F72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7C3798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6FBAD9D9" w14:textId="1479B2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24.455</w:t>
            </w:r>
          </w:p>
        </w:tc>
        <w:tc>
          <w:tcPr>
            <w:tcW w:w="990" w:type="dxa"/>
            <w:vAlign w:val="center"/>
          </w:tcPr>
          <w:p w14:paraId="6E444A99" w14:textId="79AAEB7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892.9</w:t>
            </w:r>
          </w:p>
        </w:tc>
        <w:tc>
          <w:tcPr>
            <w:tcW w:w="810" w:type="dxa"/>
            <w:vAlign w:val="center"/>
          </w:tcPr>
          <w:p w14:paraId="4CEEB7A8" w14:textId="0812A8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4.9</w:t>
            </w:r>
          </w:p>
        </w:tc>
        <w:tc>
          <w:tcPr>
            <w:tcW w:w="270" w:type="dxa"/>
            <w:vAlign w:val="center"/>
          </w:tcPr>
          <w:p w14:paraId="22DA161B"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D088D68" w14:textId="69D1B55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81</w:t>
            </w:r>
          </w:p>
        </w:tc>
        <w:tc>
          <w:tcPr>
            <w:tcW w:w="720" w:type="dxa"/>
            <w:vAlign w:val="center"/>
          </w:tcPr>
          <w:p w14:paraId="4C25C5C4" w14:textId="4FFB430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7</w:t>
            </w:r>
          </w:p>
        </w:tc>
        <w:tc>
          <w:tcPr>
            <w:tcW w:w="720" w:type="dxa"/>
            <w:vAlign w:val="center"/>
          </w:tcPr>
          <w:p w14:paraId="6020DB20" w14:textId="642E9B1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0</w:t>
            </w:r>
          </w:p>
        </w:tc>
      </w:tr>
      <w:tr w:rsidR="008F07E7" w:rsidRPr="00A53D54" w14:paraId="26D49222" w14:textId="77777777" w:rsidTr="008F07E7">
        <w:trPr>
          <w:trHeight w:val="504"/>
        </w:trPr>
        <w:tc>
          <w:tcPr>
            <w:tcW w:w="990" w:type="dxa"/>
            <w:vAlign w:val="center"/>
          </w:tcPr>
          <w:p w14:paraId="78D7B75C" w14:textId="40084F37"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3</w:t>
            </w:r>
          </w:p>
        </w:tc>
        <w:tc>
          <w:tcPr>
            <w:tcW w:w="1683" w:type="dxa"/>
            <w:vAlign w:val="center"/>
          </w:tcPr>
          <w:p w14:paraId="2B0EEA2A" w14:textId="398329F2"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374CA87" w14:textId="034376F8"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age</w:t>
            </w:r>
          </w:p>
        </w:tc>
        <w:tc>
          <w:tcPr>
            <w:tcW w:w="939" w:type="dxa"/>
            <w:vAlign w:val="center"/>
          </w:tcPr>
          <w:p w14:paraId="4FB2340C" w14:textId="29DE163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3 (0.13)</w:t>
            </w:r>
          </w:p>
        </w:tc>
        <w:tc>
          <w:tcPr>
            <w:tcW w:w="939" w:type="dxa"/>
            <w:vAlign w:val="center"/>
          </w:tcPr>
          <w:p w14:paraId="02837ED0" w14:textId="62EB720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4 (0.05)</w:t>
            </w:r>
          </w:p>
        </w:tc>
        <w:tc>
          <w:tcPr>
            <w:tcW w:w="939" w:type="dxa"/>
            <w:vAlign w:val="center"/>
          </w:tcPr>
          <w:p w14:paraId="09A4ABDC" w14:textId="07BABA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0D61D68B" w14:textId="51ECDC5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0 (0.09)</w:t>
            </w:r>
          </w:p>
        </w:tc>
        <w:tc>
          <w:tcPr>
            <w:tcW w:w="270" w:type="dxa"/>
            <w:vAlign w:val="center"/>
          </w:tcPr>
          <w:p w14:paraId="3388B0D9"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7D703EC4" w14:textId="131A20F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36.632</w:t>
            </w:r>
          </w:p>
        </w:tc>
        <w:tc>
          <w:tcPr>
            <w:tcW w:w="990" w:type="dxa"/>
            <w:vAlign w:val="center"/>
          </w:tcPr>
          <w:p w14:paraId="5624E392" w14:textId="0DC0A9B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15.3</w:t>
            </w:r>
          </w:p>
        </w:tc>
        <w:tc>
          <w:tcPr>
            <w:tcW w:w="810" w:type="dxa"/>
            <w:vAlign w:val="center"/>
          </w:tcPr>
          <w:p w14:paraId="603B2BBB" w14:textId="303D2B8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2.5</w:t>
            </w:r>
          </w:p>
        </w:tc>
        <w:tc>
          <w:tcPr>
            <w:tcW w:w="270" w:type="dxa"/>
            <w:vAlign w:val="center"/>
          </w:tcPr>
          <w:p w14:paraId="39B50084"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909A103" w14:textId="7711917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0</w:t>
            </w:r>
          </w:p>
        </w:tc>
        <w:tc>
          <w:tcPr>
            <w:tcW w:w="720" w:type="dxa"/>
            <w:vAlign w:val="center"/>
          </w:tcPr>
          <w:p w14:paraId="6172E87F" w14:textId="27E0B2F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4</w:t>
            </w:r>
          </w:p>
        </w:tc>
        <w:tc>
          <w:tcPr>
            <w:tcW w:w="720" w:type="dxa"/>
            <w:vAlign w:val="center"/>
          </w:tcPr>
          <w:p w14:paraId="104E4C5F" w14:textId="462E252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2</w:t>
            </w:r>
          </w:p>
        </w:tc>
      </w:tr>
      <w:tr w:rsidR="008F07E7" w:rsidRPr="00A53D54" w14:paraId="02B6510E" w14:textId="77777777" w:rsidTr="008F07E7">
        <w:trPr>
          <w:trHeight w:val="504"/>
        </w:trPr>
        <w:tc>
          <w:tcPr>
            <w:tcW w:w="990" w:type="dxa"/>
            <w:vAlign w:val="center"/>
          </w:tcPr>
          <w:p w14:paraId="1B04364E" w14:textId="19D3DAB5"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4</w:t>
            </w:r>
          </w:p>
        </w:tc>
        <w:tc>
          <w:tcPr>
            <w:tcW w:w="1683" w:type="dxa"/>
            <w:vAlign w:val="center"/>
          </w:tcPr>
          <w:p w14:paraId="2B5A710A" w14:textId="54CCFDE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1E3519A" w14:textId="4E37AC6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3612A8D" w14:textId="4D6956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8 (0.11)</w:t>
            </w:r>
          </w:p>
        </w:tc>
        <w:tc>
          <w:tcPr>
            <w:tcW w:w="939" w:type="dxa"/>
            <w:vAlign w:val="center"/>
          </w:tcPr>
          <w:p w14:paraId="71AA502A" w14:textId="7CA361D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8 (0.05)</w:t>
            </w:r>
          </w:p>
        </w:tc>
        <w:tc>
          <w:tcPr>
            <w:tcW w:w="939" w:type="dxa"/>
            <w:vAlign w:val="center"/>
          </w:tcPr>
          <w:p w14:paraId="2DD25FA8" w14:textId="298F865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8)</w:t>
            </w:r>
          </w:p>
        </w:tc>
        <w:tc>
          <w:tcPr>
            <w:tcW w:w="940" w:type="dxa"/>
            <w:vAlign w:val="center"/>
          </w:tcPr>
          <w:p w14:paraId="7AAC885E" w14:textId="3B6DF4D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64204D74"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47F88445" w14:textId="5ED9115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5.568</w:t>
            </w:r>
          </w:p>
        </w:tc>
        <w:tc>
          <w:tcPr>
            <w:tcW w:w="990" w:type="dxa"/>
            <w:vAlign w:val="center"/>
          </w:tcPr>
          <w:p w14:paraId="23F72A4D" w14:textId="5BBEAF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3.1</w:t>
            </w:r>
          </w:p>
        </w:tc>
        <w:tc>
          <w:tcPr>
            <w:tcW w:w="810" w:type="dxa"/>
            <w:vAlign w:val="center"/>
          </w:tcPr>
          <w:p w14:paraId="5C1EA0A4" w14:textId="2B4B07F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7</w:t>
            </w:r>
          </w:p>
        </w:tc>
        <w:tc>
          <w:tcPr>
            <w:tcW w:w="270" w:type="dxa"/>
            <w:vAlign w:val="center"/>
          </w:tcPr>
          <w:p w14:paraId="3B6258F1"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1E059729" w14:textId="0ABB0CF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7</w:t>
            </w:r>
          </w:p>
        </w:tc>
        <w:tc>
          <w:tcPr>
            <w:tcW w:w="720" w:type="dxa"/>
            <w:vAlign w:val="center"/>
          </w:tcPr>
          <w:p w14:paraId="5784C2BB" w14:textId="500164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w:t>
            </w:r>
            <w:r>
              <w:rPr>
                <w:rFonts w:ascii="Times New Roman" w:hAnsi="Times New Roman" w:cs="Times New Roman"/>
              </w:rPr>
              <w:t>10</w:t>
            </w:r>
          </w:p>
        </w:tc>
        <w:tc>
          <w:tcPr>
            <w:tcW w:w="720" w:type="dxa"/>
            <w:vAlign w:val="center"/>
          </w:tcPr>
          <w:p w14:paraId="1B2F5AAD" w14:textId="7424F7C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4</w:t>
            </w:r>
          </w:p>
        </w:tc>
      </w:tr>
      <w:tr w:rsidR="008F07E7" w:rsidRPr="00A53D54" w14:paraId="6D4A9CF0" w14:textId="77777777" w:rsidTr="008F07E7">
        <w:trPr>
          <w:trHeight w:val="504"/>
        </w:trPr>
        <w:tc>
          <w:tcPr>
            <w:tcW w:w="990" w:type="dxa"/>
            <w:tcBorders>
              <w:bottom w:val="single" w:sz="4" w:space="0" w:color="auto"/>
            </w:tcBorders>
            <w:vAlign w:val="center"/>
          </w:tcPr>
          <w:p w14:paraId="2F2B2B9F" w14:textId="6F7A108B" w:rsidR="008F07E7" w:rsidRPr="00A53D54" w:rsidRDefault="008F07E7" w:rsidP="008F07E7">
            <w:pPr>
              <w:spacing w:after="0"/>
              <w:ind w:firstLine="0"/>
              <w:jc w:val="center"/>
              <w:rPr>
                <w:rFonts w:ascii="Times New Roman" w:hAnsi="Times New Roman" w:cs="Times New Roman"/>
              </w:rPr>
            </w:pPr>
            <w:bookmarkStart w:id="36" w:name="_Hlk47096343"/>
            <w:r w:rsidRPr="00A53D54">
              <w:rPr>
                <w:rFonts w:ascii="Times New Roman" w:hAnsi="Times New Roman" w:cs="Times New Roman"/>
              </w:rPr>
              <w:t>NAA-</w:t>
            </w:r>
            <w:r>
              <w:rPr>
                <w:rFonts w:ascii="Times New Roman" w:hAnsi="Times New Roman" w:cs="Times New Roman"/>
              </w:rPr>
              <w:t>5</w:t>
            </w:r>
          </w:p>
        </w:tc>
        <w:tc>
          <w:tcPr>
            <w:tcW w:w="1683" w:type="dxa"/>
            <w:tcBorders>
              <w:bottom w:val="single" w:sz="4" w:space="0" w:color="auto"/>
            </w:tcBorders>
            <w:vAlign w:val="center"/>
          </w:tcPr>
          <w:p w14:paraId="2AAB334B" w14:textId="4792E65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7F942E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3 (0.11)</w:t>
            </w:r>
          </w:p>
        </w:tc>
        <w:tc>
          <w:tcPr>
            <w:tcW w:w="939" w:type="dxa"/>
            <w:tcBorders>
              <w:bottom w:val="single" w:sz="4" w:space="0" w:color="auto"/>
            </w:tcBorders>
            <w:vAlign w:val="center"/>
          </w:tcPr>
          <w:p w14:paraId="5A6572C7" w14:textId="2CC8C9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7 (0.05)</w:t>
            </w:r>
          </w:p>
        </w:tc>
        <w:tc>
          <w:tcPr>
            <w:tcW w:w="939" w:type="dxa"/>
            <w:tcBorders>
              <w:bottom w:val="single" w:sz="4" w:space="0" w:color="auto"/>
            </w:tcBorders>
            <w:vAlign w:val="center"/>
          </w:tcPr>
          <w:p w14:paraId="00F1147D" w14:textId="73944B9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3 (0.09)</w:t>
            </w:r>
          </w:p>
        </w:tc>
        <w:tc>
          <w:tcPr>
            <w:tcW w:w="940" w:type="dxa"/>
            <w:tcBorders>
              <w:bottom w:val="single" w:sz="4" w:space="0" w:color="auto"/>
            </w:tcBorders>
            <w:vAlign w:val="center"/>
          </w:tcPr>
          <w:p w14:paraId="3BABAADF" w14:textId="4AC6660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3 (0.12)</w:t>
            </w:r>
          </w:p>
        </w:tc>
        <w:tc>
          <w:tcPr>
            <w:tcW w:w="270" w:type="dxa"/>
            <w:tcBorders>
              <w:bottom w:val="single" w:sz="4" w:space="0" w:color="auto"/>
            </w:tcBorders>
            <w:vAlign w:val="center"/>
          </w:tcPr>
          <w:p w14:paraId="5B0E53E4" w14:textId="77777777" w:rsidR="008F07E7" w:rsidRPr="008F07E7" w:rsidRDefault="008F07E7" w:rsidP="008F07E7">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05BE630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8.883</w:t>
            </w:r>
          </w:p>
        </w:tc>
        <w:tc>
          <w:tcPr>
            <w:tcW w:w="990" w:type="dxa"/>
            <w:tcBorders>
              <w:bottom w:val="single" w:sz="4" w:space="0" w:color="auto"/>
            </w:tcBorders>
            <w:vAlign w:val="center"/>
          </w:tcPr>
          <w:p w14:paraId="41A46145" w14:textId="6EC4BF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7.8</w:t>
            </w:r>
          </w:p>
        </w:tc>
        <w:tc>
          <w:tcPr>
            <w:tcW w:w="810" w:type="dxa"/>
            <w:tcBorders>
              <w:bottom w:val="single" w:sz="4" w:space="0" w:color="auto"/>
            </w:tcBorders>
            <w:vAlign w:val="center"/>
          </w:tcPr>
          <w:p w14:paraId="5A34588D" w14:textId="6657EE8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p>
        </w:tc>
        <w:tc>
          <w:tcPr>
            <w:tcW w:w="270" w:type="dxa"/>
            <w:tcBorders>
              <w:bottom w:val="single" w:sz="4" w:space="0" w:color="auto"/>
            </w:tcBorders>
            <w:vAlign w:val="center"/>
          </w:tcPr>
          <w:p w14:paraId="1FF8CC75" w14:textId="77777777" w:rsidR="008F07E7" w:rsidRPr="008F07E7" w:rsidRDefault="008F07E7" w:rsidP="008F07E7">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7AE213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1</w:t>
            </w:r>
          </w:p>
        </w:tc>
        <w:tc>
          <w:tcPr>
            <w:tcW w:w="720" w:type="dxa"/>
            <w:tcBorders>
              <w:bottom w:val="single" w:sz="4" w:space="0" w:color="auto"/>
            </w:tcBorders>
            <w:vAlign w:val="center"/>
          </w:tcPr>
          <w:p w14:paraId="21D73D31" w14:textId="4D5810F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6</w:t>
            </w:r>
          </w:p>
        </w:tc>
        <w:tc>
          <w:tcPr>
            <w:tcW w:w="720" w:type="dxa"/>
            <w:tcBorders>
              <w:bottom w:val="single" w:sz="4" w:space="0" w:color="auto"/>
            </w:tcBorders>
            <w:vAlign w:val="center"/>
          </w:tcPr>
          <w:p w14:paraId="59535757" w14:textId="4EA0377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0</w:t>
            </w:r>
          </w:p>
        </w:tc>
      </w:tr>
    </w:tbl>
    <w:p w14:paraId="15C54C68" w14:textId="5F56FEA1" w:rsidR="00A53D54" w:rsidRDefault="00A53D54">
      <w:pPr>
        <w:ind w:firstLine="0"/>
        <w:rPr>
          <w:rFonts w:ascii="Times New Roman" w:hAnsi="Times New Roman" w:cs="Times New Roman"/>
        </w:rPr>
      </w:pPr>
      <w:bookmarkStart w:id="37" w:name="table-2.-m-only-models-where-only-m-is-a"/>
      <w:bookmarkEnd w:id="36"/>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016DB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456FAF">
        <w:rPr>
          <w:rFonts w:ascii="Times New Roman" w:hAnsi="Times New Roman" w:cs="Times New Roman"/>
        </w:rPr>
        <w:t xml:space="preserve">deviations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456FAF">
        <w:rPr>
          <w:rFonts w:ascii="Times New Roman" w:hAnsi="Times New Roman" w:cs="Times New Roman"/>
        </w:rPr>
        <w:t xml:space="preserve">, with independent recruitment deviations </w:t>
      </w:r>
      <w:r w:rsidR="00F95B43">
        <w:rPr>
          <w:rFonts w:ascii="Times New Roman" w:hAnsi="Times New Roman" w:cs="Times New Roman"/>
        </w:rPr>
        <w:t xml:space="preserve">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bookmarkEnd w:id="37"/>
      <w:r w:rsidR="00456FAF">
        <w:rPr>
          <w:rFonts w:ascii="Times New Roman" w:hAnsi="Times New Roman" w:cs="Times New Roman"/>
        </w:rPr>
        <w:t xml:space="preserve">all parameters in Eqn. 6 as in Cadigan (2016), which constrains log </w:t>
      </w:r>
      <w:r w:rsidR="00456FAF" w:rsidRPr="00456FAF">
        <w:rPr>
          <w:rFonts w:ascii="Times New Roman" w:hAnsi="Times New Roman" w:cs="Times New Roman"/>
          <w:i/>
          <w:iCs/>
        </w:rPr>
        <w:t>M</w:t>
      </w:r>
      <w:r w:rsidR="00456FAF">
        <w:rPr>
          <w:rFonts w:ascii="Times New Roman" w:hAnsi="Times New Roman" w:cs="Times New Roman"/>
        </w:rPr>
        <w:t xml:space="preserve"> deviations according to a 2D autoregressive, AR(1), process across years and ages. M-4 had the lowest negative log likelihood (</w:t>
      </w:r>
      <w:r w:rsidR="00456FAF" w:rsidRPr="00A53D54">
        <w:rPr>
          <w:rFonts w:ascii="Times New Roman" w:hAnsi="Times New Roman" w:cs="Times New Roman"/>
        </w:rPr>
        <w:t>-log</w:t>
      </w:r>
      <m:oMath>
        <m:r>
          <m:rPr>
            <m:scr m:val="script"/>
            <m:sty m:val="p"/>
          </m:rPr>
          <w:rPr>
            <w:rFonts w:ascii="Cambria Math" w:hAnsi="Cambria Math" w:cs="Times New Roman"/>
          </w:rPr>
          <m:t>L</m:t>
        </m:r>
      </m:oMath>
      <w:r w:rsidR="00456FAF">
        <w:rPr>
          <w:rFonts w:ascii="Times New Roman" w:hAnsi="Times New Roman" w:cs="Times New Roman"/>
        </w:rPr>
        <w:t xml:space="preserve">) and </w:t>
      </w:r>
      <w:r w:rsidR="00456FAF" w:rsidRPr="00071DCC">
        <w:rPr>
          <w:rFonts w:ascii="Times New Roman" w:hAnsi="Times New Roman" w:cs="Times New Roman"/>
        </w:rPr>
        <w:t xml:space="preserve">Akaike’s information criterion </w:t>
      </w:r>
      <w:r w:rsidR="00456FAF">
        <w:rPr>
          <w:rFonts w:ascii="Times New Roman" w:hAnsi="Times New Roman" w:cs="Times New Roman"/>
        </w:rPr>
        <w:t xml:space="preserve">(AIC). Mohn’s </w:t>
      </w:r>
      <m:oMath>
        <m:r>
          <w:rPr>
            <w:rFonts w:ascii="Cambria Math" w:hAnsi="Cambria Math" w:cs="Times New Roman"/>
          </w:rPr>
          <m:t>ρ</m:t>
        </m:r>
      </m:oMath>
      <w:r w:rsidR="00456FAF">
        <w:rPr>
          <w:rFonts w:ascii="Times New Roman" w:hAnsi="Times New Roman" w:cs="Times New Roman"/>
        </w:rPr>
        <w:t xml:space="preserve"> were averaged over seven retrospective peels for three quantities: recruitment (</w:t>
      </w:r>
      <w:r w:rsidR="00456FAF" w:rsidRPr="00660ABD">
        <w:rPr>
          <w:rFonts w:ascii="Times New Roman" w:hAnsi="Times New Roman" w:cs="Times New Roman"/>
          <w:i/>
          <w:iCs/>
        </w:rPr>
        <w:t>R</w:t>
      </w:r>
      <w:r w:rsidR="00456FAF">
        <w:rPr>
          <w:rFonts w:ascii="Times New Roman" w:hAnsi="Times New Roman" w:cs="Times New Roman"/>
        </w:rPr>
        <w:t>), spawning stock biomass (</w:t>
      </w:r>
      <w:r w:rsidR="00456FAF" w:rsidRPr="00660ABD">
        <w:rPr>
          <w:rFonts w:ascii="Times New Roman" w:hAnsi="Times New Roman" w:cs="Times New Roman"/>
          <w:i/>
          <w:iCs/>
        </w:rPr>
        <w:t>SSB</w:t>
      </w:r>
      <w:r w:rsidR="00456FAF">
        <w:rPr>
          <w:rFonts w:ascii="Times New Roman" w:hAnsi="Times New Roman" w:cs="Times New Roman"/>
        </w:rPr>
        <w:t>), and fishing mortality averaged over ages 4-5 (</w:t>
      </w:r>
      <w:r w:rsidR="00456FAF" w:rsidRPr="00660ABD">
        <w:rPr>
          <w:rFonts w:ascii="Times New Roman" w:hAnsi="Times New Roman" w:cs="Times New Roman"/>
          <w:i/>
          <w:iCs/>
        </w:rPr>
        <w:t>F</w:t>
      </w:r>
      <w:r w:rsidR="00456FAF">
        <w:rPr>
          <w:rFonts w:ascii="Times New Roman" w:hAnsi="Times New Roman" w:cs="Times New Roman"/>
        </w:rPr>
        <w:t xml:space="preserve">). Maximum likelihood estimates of the parameters constraining </w:t>
      </w:r>
      <w:r w:rsidR="00456FAF" w:rsidRPr="00456FAF">
        <w:rPr>
          <w:rFonts w:ascii="Times New Roman" w:hAnsi="Times New Roman" w:cs="Times New Roman"/>
          <w:i/>
          <w:iCs/>
        </w:rPr>
        <w:t>M</w:t>
      </w:r>
      <w:r w:rsidR="00456FAF">
        <w:rPr>
          <w:rFonts w:ascii="Times New Roman" w:hAnsi="Times New Roman" w:cs="Times New Roman"/>
        </w:rPr>
        <w:t xml:space="preserve"> random effects are listed with standard error in parentheses. Dashes indicate parameters </w:t>
      </w:r>
      <w:r w:rsidR="00675944">
        <w:rPr>
          <w:rFonts w:ascii="Times New Roman" w:hAnsi="Times New Roman" w:cs="Times New Roman"/>
        </w:rPr>
        <w:t xml:space="preserve">which </w:t>
      </w:r>
      <w:r w:rsidR="00456FAF">
        <w:rPr>
          <w:rFonts w:ascii="Times New Roman" w:hAnsi="Times New Roman" w:cs="Times New Roman"/>
        </w:rPr>
        <w:t>are not included in a given model.</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2BB891F"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r>
              <w:rPr>
                <w:rFonts w:ascii="Times New Roman" w:hAnsi="Times New Roman" w:cs="Times New Roman"/>
              </w:rPr>
              <w:t>Mohn’s</w:t>
            </w:r>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441A7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441A7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441A7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25D40C3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6122B642" w:rsidR="004F4C5D" w:rsidRPr="00A53D54" w:rsidRDefault="00456FAF" w:rsidP="004F4C5D">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441A7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441A7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441A7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21DF9953" w14:textId="77777777" w:rsidTr="00812759">
        <w:trPr>
          <w:trHeight w:val="504"/>
        </w:trPr>
        <w:tc>
          <w:tcPr>
            <w:tcW w:w="917" w:type="dxa"/>
            <w:vAlign w:val="center"/>
          </w:tcPr>
          <w:p w14:paraId="2EE511CD" w14:textId="05E844EB"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50" w:type="dxa"/>
            <w:vAlign w:val="center"/>
          </w:tcPr>
          <w:p w14:paraId="67177A4D"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D084DF0" w14:textId="7E84308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34CDEBA8" w14:textId="442BBD4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19BF74E" w14:textId="1EF1B6E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19.603</w:t>
            </w:r>
          </w:p>
        </w:tc>
        <w:tc>
          <w:tcPr>
            <w:tcW w:w="990" w:type="dxa"/>
            <w:vAlign w:val="center"/>
          </w:tcPr>
          <w:p w14:paraId="376B5E47" w14:textId="299581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685.2</w:t>
            </w:r>
          </w:p>
        </w:tc>
        <w:tc>
          <w:tcPr>
            <w:tcW w:w="810" w:type="dxa"/>
            <w:vAlign w:val="center"/>
          </w:tcPr>
          <w:p w14:paraId="2D0C95B2" w14:textId="1E87727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33.3</w:t>
            </w:r>
          </w:p>
        </w:tc>
        <w:tc>
          <w:tcPr>
            <w:tcW w:w="270" w:type="dxa"/>
            <w:vAlign w:val="center"/>
          </w:tcPr>
          <w:p w14:paraId="505A5EEC"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56D7A794" w14:textId="2B277DF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6.4</w:t>
            </w:r>
            <w:r>
              <w:rPr>
                <w:rFonts w:ascii="Times New Roman" w:hAnsi="Times New Roman" w:cs="Times New Roman"/>
              </w:rPr>
              <w:t>2</w:t>
            </w:r>
          </w:p>
        </w:tc>
        <w:tc>
          <w:tcPr>
            <w:tcW w:w="721" w:type="dxa"/>
            <w:vAlign w:val="center"/>
          </w:tcPr>
          <w:p w14:paraId="2A44B168" w14:textId="5EF6BC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w:t>
            </w:r>
            <w:r>
              <w:rPr>
                <w:rFonts w:ascii="Times New Roman" w:hAnsi="Times New Roman" w:cs="Times New Roman"/>
              </w:rPr>
              <w:t>2</w:t>
            </w:r>
          </w:p>
        </w:tc>
        <w:tc>
          <w:tcPr>
            <w:tcW w:w="721" w:type="dxa"/>
            <w:vAlign w:val="center"/>
          </w:tcPr>
          <w:p w14:paraId="2856B80D" w14:textId="4B049DD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w:t>
            </w:r>
            <w:r>
              <w:rPr>
                <w:rFonts w:ascii="Times New Roman" w:hAnsi="Times New Roman" w:cs="Times New Roman"/>
              </w:rPr>
              <w:t>3</w:t>
            </w:r>
          </w:p>
        </w:tc>
      </w:tr>
      <w:tr w:rsidR="00812759" w:rsidRPr="00A53D54" w14:paraId="6896C1B6" w14:textId="77777777" w:rsidTr="00812759">
        <w:trPr>
          <w:trHeight w:val="504"/>
        </w:trPr>
        <w:tc>
          <w:tcPr>
            <w:tcW w:w="917" w:type="dxa"/>
            <w:vAlign w:val="center"/>
          </w:tcPr>
          <w:p w14:paraId="1A09CD63" w14:textId="0BE95D13"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Indep.</w:t>
            </w:r>
          </w:p>
        </w:tc>
        <w:tc>
          <w:tcPr>
            <w:tcW w:w="1350" w:type="dxa"/>
            <w:vAlign w:val="center"/>
          </w:tcPr>
          <w:p w14:paraId="2C14F400" w14:textId="59A42B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21 (0.10)</w:t>
            </w:r>
          </w:p>
        </w:tc>
        <w:tc>
          <w:tcPr>
            <w:tcW w:w="1350" w:type="dxa"/>
            <w:vAlign w:val="center"/>
          </w:tcPr>
          <w:p w14:paraId="3AE166E9" w14:textId="73CE8D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CF34045" w14:textId="782587F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6BD8A729" w14:textId="22A2DC89"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51068324" w14:textId="61F7774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1.676</w:t>
            </w:r>
          </w:p>
        </w:tc>
        <w:tc>
          <w:tcPr>
            <w:tcW w:w="990" w:type="dxa"/>
            <w:vAlign w:val="center"/>
          </w:tcPr>
          <w:p w14:paraId="01E1CAD5" w14:textId="36B03D9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07.4</w:t>
            </w:r>
          </w:p>
        </w:tc>
        <w:tc>
          <w:tcPr>
            <w:tcW w:w="810" w:type="dxa"/>
            <w:vAlign w:val="center"/>
          </w:tcPr>
          <w:p w14:paraId="4E2EFD2F" w14:textId="69B2DA3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1</w:t>
            </w:r>
          </w:p>
        </w:tc>
        <w:tc>
          <w:tcPr>
            <w:tcW w:w="270" w:type="dxa"/>
            <w:vAlign w:val="center"/>
          </w:tcPr>
          <w:p w14:paraId="1267566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7BB3C991" w14:textId="38C993F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721" w:type="dxa"/>
            <w:vAlign w:val="center"/>
          </w:tcPr>
          <w:p w14:paraId="3B48BA2F" w14:textId="01EE0A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8</w:t>
            </w:r>
          </w:p>
        </w:tc>
        <w:tc>
          <w:tcPr>
            <w:tcW w:w="721" w:type="dxa"/>
            <w:vAlign w:val="center"/>
          </w:tcPr>
          <w:p w14:paraId="701B7650" w14:textId="1DD779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1</w:t>
            </w:r>
          </w:p>
        </w:tc>
      </w:tr>
      <w:tr w:rsidR="00812759" w:rsidRPr="00A53D54" w14:paraId="5EC1990A" w14:textId="77777777" w:rsidTr="00812759">
        <w:trPr>
          <w:trHeight w:val="504"/>
        </w:trPr>
        <w:tc>
          <w:tcPr>
            <w:tcW w:w="917" w:type="dxa"/>
            <w:vAlign w:val="center"/>
          </w:tcPr>
          <w:p w14:paraId="7A925D9F" w14:textId="436F7E4D"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5B0A3A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5 (0.43)</w:t>
            </w:r>
          </w:p>
        </w:tc>
        <w:tc>
          <w:tcPr>
            <w:tcW w:w="1350" w:type="dxa"/>
            <w:vAlign w:val="center"/>
          </w:tcPr>
          <w:p w14:paraId="52952C88" w14:textId="5B3E54A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379707D2" w14:textId="6E555B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6 (0.48)</w:t>
            </w:r>
          </w:p>
        </w:tc>
        <w:tc>
          <w:tcPr>
            <w:tcW w:w="269" w:type="dxa"/>
            <w:vAlign w:val="center"/>
          </w:tcPr>
          <w:p w14:paraId="7D06B902" w14:textId="7AF5825C"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33CAE370" w14:textId="50F55E4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68.364</w:t>
            </w:r>
          </w:p>
        </w:tc>
        <w:tc>
          <w:tcPr>
            <w:tcW w:w="990" w:type="dxa"/>
            <w:vAlign w:val="center"/>
          </w:tcPr>
          <w:p w14:paraId="0983FE42" w14:textId="6C36B1A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778.7</w:t>
            </w:r>
          </w:p>
        </w:tc>
        <w:tc>
          <w:tcPr>
            <w:tcW w:w="810" w:type="dxa"/>
            <w:vAlign w:val="center"/>
          </w:tcPr>
          <w:p w14:paraId="27BDD0CB" w14:textId="276346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39.8</w:t>
            </w:r>
          </w:p>
        </w:tc>
        <w:tc>
          <w:tcPr>
            <w:tcW w:w="270" w:type="dxa"/>
            <w:vAlign w:val="center"/>
          </w:tcPr>
          <w:p w14:paraId="6B7DB7A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37FFB2AB" w14:textId="69D64E7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88</w:t>
            </w:r>
          </w:p>
        </w:tc>
        <w:tc>
          <w:tcPr>
            <w:tcW w:w="721" w:type="dxa"/>
            <w:vAlign w:val="center"/>
          </w:tcPr>
          <w:p w14:paraId="6776296E" w14:textId="1D1B82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2</w:t>
            </w:r>
          </w:p>
        </w:tc>
        <w:tc>
          <w:tcPr>
            <w:tcW w:w="721" w:type="dxa"/>
            <w:vAlign w:val="center"/>
          </w:tcPr>
          <w:p w14:paraId="3B203C99" w14:textId="18ADCD1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r>
      <w:tr w:rsidR="00812759" w:rsidRPr="00A53D54" w14:paraId="6BE3444F" w14:textId="77777777" w:rsidTr="00812759">
        <w:trPr>
          <w:trHeight w:val="504"/>
        </w:trPr>
        <w:tc>
          <w:tcPr>
            <w:tcW w:w="917" w:type="dxa"/>
            <w:vAlign w:val="center"/>
          </w:tcPr>
          <w:p w14:paraId="4418FE35" w14:textId="587EB8C8"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634B584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7 (0.08)</w:t>
            </w:r>
          </w:p>
        </w:tc>
        <w:tc>
          <w:tcPr>
            <w:tcW w:w="1350" w:type="dxa"/>
            <w:vAlign w:val="center"/>
          </w:tcPr>
          <w:p w14:paraId="134D368C" w14:textId="2DCBB47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98 (0.02)</w:t>
            </w:r>
          </w:p>
        </w:tc>
        <w:tc>
          <w:tcPr>
            <w:tcW w:w="1365" w:type="dxa"/>
            <w:gridSpan w:val="2"/>
            <w:vAlign w:val="center"/>
          </w:tcPr>
          <w:p w14:paraId="6CDD8F3F" w14:textId="3DDA4FA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0E8B6BD5" w14:textId="3813DBA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AB8391E" w14:textId="45F3C8E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81.554</w:t>
            </w:r>
          </w:p>
        </w:tc>
        <w:tc>
          <w:tcPr>
            <w:tcW w:w="990" w:type="dxa"/>
            <w:vAlign w:val="center"/>
          </w:tcPr>
          <w:p w14:paraId="38741648" w14:textId="10A17ED0"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805.1</w:t>
            </w:r>
          </w:p>
        </w:tc>
        <w:tc>
          <w:tcPr>
            <w:tcW w:w="810" w:type="dxa"/>
            <w:vAlign w:val="center"/>
          </w:tcPr>
          <w:p w14:paraId="58878E96" w14:textId="4632761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3.4</w:t>
            </w:r>
          </w:p>
        </w:tc>
        <w:tc>
          <w:tcPr>
            <w:tcW w:w="270" w:type="dxa"/>
            <w:vAlign w:val="center"/>
          </w:tcPr>
          <w:p w14:paraId="3F3581EF"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637606CD" w14:textId="79B835C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50</w:t>
            </w:r>
          </w:p>
        </w:tc>
        <w:tc>
          <w:tcPr>
            <w:tcW w:w="721" w:type="dxa"/>
            <w:vAlign w:val="center"/>
          </w:tcPr>
          <w:p w14:paraId="41EFDF68" w14:textId="5DDC5D0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721" w:type="dxa"/>
            <w:vAlign w:val="center"/>
          </w:tcPr>
          <w:p w14:paraId="2A5A7911" w14:textId="355AF5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32</w:t>
            </w:r>
          </w:p>
        </w:tc>
      </w:tr>
      <w:tr w:rsidR="00812759" w:rsidRPr="00A53D54" w14:paraId="5F449C56" w14:textId="77777777" w:rsidTr="00812759">
        <w:trPr>
          <w:trHeight w:val="504"/>
        </w:trPr>
        <w:tc>
          <w:tcPr>
            <w:tcW w:w="917" w:type="dxa"/>
            <w:tcBorders>
              <w:bottom w:val="single" w:sz="4" w:space="0" w:color="auto"/>
            </w:tcBorders>
            <w:vAlign w:val="center"/>
          </w:tcPr>
          <w:p w14:paraId="08C08150" w14:textId="2AB9E790"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61ECE53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79 (0.14)</w:t>
            </w:r>
          </w:p>
        </w:tc>
        <w:tc>
          <w:tcPr>
            <w:tcW w:w="1350" w:type="dxa"/>
            <w:tcBorders>
              <w:bottom w:val="single" w:sz="4" w:space="0" w:color="auto"/>
            </w:tcBorders>
            <w:vAlign w:val="center"/>
          </w:tcPr>
          <w:p w14:paraId="06F7BA0D" w14:textId="24FA39A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63 (0.16)</w:t>
            </w:r>
          </w:p>
        </w:tc>
        <w:tc>
          <w:tcPr>
            <w:tcW w:w="1365" w:type="dxa"/>
            <w:gridSpan w:val="2"/>
            <w:tcBorders>
              <w:bottom w:val="single" w:sz="4" w:space="0" w:color="auto"/>
            </w:tcBorders>
            <w:vAlign w:val="center"/>
          </w:tcPr>
          <w:p w14:paraId="7F8F1143" w14:textId="508EFEA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0 (0.16)</w:t>
            </w:r>
          </w:p>
        </w:tc>
        <w:tc>
          <w:tcPr>
            <w:tcW w:w="269" w:type="dxa"/>
            <w:tcBorders>
              <w:bottom w:val="single" w:sz="4" w:space="0" w:color="auto"/>
            </w:tcBorders>
            <w:vAlign w:val="center"/>
          </w:tcPr>
          <w:p w14:paraId="4BF901F1" w14:textId="0ACD42F9" w:rsidR="00812759" w:rsidRPr="00812759" w:rsidRDefault="00812759" w:rsidP="00812759">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467455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9.268</w:t>
            </w:r>
          </w:p>
        </w:tc>
        <w:tc>
          <w:tcPr>
            <w:tcW w:w="990" w:type="dxa"/>
            <w:tcBorders>
              <w:bottom w:val="single" w:sz="4" w:space="0" w:color="auto"/>
            </w:tcBorders>
            <w:vAlign w:val="center"/>
          </w:tcPr>
          <w:p w14:paraId="738577F0" w14:textId="66981A9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18.5</w:t>
            </w:r>
          </w:p>
        </w:tc>
        <w:tc>
          <w:tcPr>
            <w:tcW w:w="810" w:type="dxa"/>
            <w:tcBorders>
              <w:bottom w:val="single" w:sz="4" w:space="0" w:color="auto"/>
            </w:tcBorders>
            <w:vAlign w:val="center"/>
          </w:tcPr>
          <w:p w14:paraId="6257255A" w14:textId="66E253D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270" w:type="dxa"/>
            <w:tcBorders>
              <w:bottom w:val="single" w:sz="4" w:space="0" w:color="auto"/>
            </w:tcBorders>
            <w:vAlign w:val="center"/>
          </w:tcPr>
          <w:p w14:paraId="149FFE52" w14:textId="77777777" w:rsidR="00812759" w:rsidRPr="00812759" w:rsidRDefault="00812759" w:rsidP="00812759">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724706D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c>
          <w:tcPr>
            <w:tcW w:w="721" w:type="dxa"/>
            <w:tcBorders>
              <w:bottom w:val="single" w:sz="4" w:space="0" w:color="auto"/>
            </w:tcBorders>
            <w:vAlign w:val="center"/>
          </w:tcPr>
          <w:p w14:paraId="0541D84A" w14:textId="2DE5C6D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4A133E2A" w14:textId="1E1FD51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0</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8" w:name="table-3.-naa-m."/>
    </w:p>
    <w:p w14:paraId="3027FC10" w14:textId="750C2521"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38"/>
      <w:r w:rsidR="002A322C">
        <w:rPr>
          <w:rFonts w:ascii="Times New Roman" w:hAnsi="Times New Roman" w:cs="Times New Roman"/>
        </w:rPr>
        <w:t>Model results where</w:t>
      </w:r>
      <w:r w:rsidR="00D30AAE">
        <w:rPr>
          <w:rFonts w:ascii="Times New Roman" w:hAnsi="Times New Roman" w:cs="Times New Roman"/>
        </w:rPr>
        <w:t xml:space="preserve"> deviations in</w:t>
      </w:r>
      <w:r w:rsidR="002A322C">
        <w:rPr>
          <w:rFonts w:ascii="Times New Roman" w:hAnsi="Times New Roman" w:cs="Times New Roman"/>
        </w:rPr>
        <w:t xml:space="preserv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E1535F">
        <w:rPr>
          <w:rFonts w:ascii="Times New Roman" w:hAnsi="Times New Roman" w:cs="Times New Roman"/>
        </w:rPr>
        <w:t>.</w:t>
      </w:r>
      <w:r w:rsidR="00D30AAE">
        <w:rPr>
          <w:rFonts w:ascii="Times New Roman" w:hAnsi="Times New Roman" w:cs="Times New Roman"/>
        </w:rPr>
        <w:t xml:space="preserve"> </w:t>
      </w:r>
      <w:r w:rsidR="00391885">
        <w:rPr>
          <w:rFonts w:ascii="Times New Roman" w:hAnsi="Times New Roman" w:cs="Times New Roman"/>
        </w:rPr>
        <w:t>NAA-</w:t>
      </w:r>
      <w:r w:rsidR="00D30AAE">
        <w:rPr>
          <w:rFonts w:ascii="Times New Roman" w:hAnsi="Times New Roman" w:cs="Times New Roman"/>
        </w:rPr>
        <w:t>M-</w:t>
      </w:r>
      <w:r w:rsidR="00391885">
        <w:rPr>
          <w:rFonts w:ascii="Times New Roman" w:hAnsi="Times New Roman" w:cs="Times New Roman"/>
        </w:rPr>
        <w:t>3</w:t>
      </w:r>
      <w:r w:rsidR="00D30AAE">
        <w:rPr>
          <w:rFonts w:ascii="Times New Roman" w:hAnsi="Times New Roman" w:cs="Times New Roman"/>
        </w:rPr>
        <w:t xml:space="preserve"> had the lowest negative log likelihood (</w:t>
      </w:r>
      <w:r w:rsidR="00D30AAE" w:rsidRPr="00A53D54">
        <w:rPr>
          <w:rFonts w:ascii="Times New Roman" w:hAnsi="Times New Roman" w:cs="Times New Roman"/>
        </w:rPr>
        <w:t>-log</w:t>
      </w:r>
      <m:oMath>
        <m:r>
          <m:rPr>
            <m:scr m:val="script"/>
            <m:sty m:val="p"/>
          </m:rPr>
          <w:rPr>
            <w:rFonts w:ascii="Cambria Math" w:hAnsi="Cambria Math" w:cs="Times New Roman"/>
          </w:rPr>
          <m:t>L</m:t>
        </m:r>
      </m:oMath>
      <w:r w:rsidR="00D30AAE">
        <w:rPr>
          <w:rFonts w:ascii="Times New Roman" w:hAnsi="Times New Roman" w:cs="Times New Roman"/>
        </w:rPr>
        <w:t xml:space="preserve">) and </w:t>
      </w:r>
      <w:r w:rsidR="00D30AAE" w:rsidRPr="00071DCC">
        <w:rPr>
          <w:rFonts w:ascii="Times New Roman" w:hAnsi="Times New Roman" w:cs="Times New Roman"/>
        </w:rPr>
        <w:t xml:space="preserve">Akaike’s information criterion </w:t>
      </w:r>
      <w:r w:rsidR="00D30AAE">
        <w:rPr>
          <w:rFonts w:ascii="Times New Roman" w:hAnsi="Times New Roman" w:cs="Times New Roman"/>
        </w:rPr>
        <w:t xml:space="preserve">(AIC). Mohn’s </w:t>
      </w:r>
      <m:oMath>
        <m:r>
          <w:rPr>
            <w:rFonts w:ascii="Cambria Math" w:hAnsi="Cambria Math" w:cs="Times New Roman"/>
          </w:rPr>
          <m:t>ρ</m:t>
        </m:r>
      </m:oMath>
      <w:r w:rsidR="00D30AAE">
        <w:rPr>
          <w:rFonts w:ascii="Times New Roman" w:hAnsi="Times New Roman" w:cs="Times New Roman"/>
        </w:rPr>
        <w:t xml:space="preserve"> were averaged over seven retrospective peels for three quantities: recruitment (</w:t>
      </w:r>
      <w:r w:rsidR="00D30AAE" w:rsidRPr="00660ABD">
        <w:rPr>
          <w:rFonts w:ascii="Times New Roman" w:hAnsi="Times New Roman" w:cs="Times New Roman"/>
          <w:i/>
          <w:iCs/>
        </w:rPr>
        <w:t>R</w:t>
      </w:r>
      <w:r w:rsidR="00D30AAE">
        <w:rPr>
          <w:rFonts w:ascii="Times New Roman" w:hAnsi="Times New Roman" w:cs="Times New Roman"/>
        </w:rPr>
        <w:t>), spawning stock biomass (</w:t>
      </w:r>
      <w:r w:rsidR="00D30AAE" w:rsidRPr="00660ABD">
        <w:rPr>
          <w:rFonts w:ascii="Times New Roman" w:hAnsi="Times New Roman" w:cs="Times New Roman"/>
          <w:i/>
          <w:iCs/>
        </w:rPr>
        <w:t>SSB</w:t>
      </w:r>
      <w:r w:rsidR="00D30AAE">
        <w:rPr>
          <w:rFonts w:ascii="Times New Roman" w:hAnsi="Times New Roman" w:cs="Times New Roman"/>
        </w:rPr>
        <w:t>), and fishing mortality averaged over ages 4-5 (</w:t>
      </w:r>
      <w:r w:rsidR="00D30AAE" w:rsidRPr="00660ABD">
        <w:rPr>
          <w:rFonts w:ascii="Times New Roman" w:hAnsi="Times New Roman" w:cs="Times New Roman"/>
          <w:i/>
          <w:iCs/>
        </w:rPr>
        <w:t>F</w:t>
      </w:r>
      <w:r w:rsidR="00D30AAE">
        <w:rPr>
          <w:rFonts w:ascii="Times New Roman" w:hAnsi="Times New Roman" w:cs="Times New Roman"/>
        </w:rPr>
        <w:t>).</w:t>
      </w:r>
      <w:r w:rsidR="00391885">
        <w:rPr>
          <w:rFonts w:ascii="Times New Roman" w:hAnsi="Times New Roman" w:cs="Times New Roman"/>
        </w:rPr>
        <w:t xml:space="preserve"> </w:t>
      </w:r>
      <w:r w:rsidR="00B253ED">
        <w:rPr>
          <w:rFonts w:ascii="Times New Roman" w:hAnsi="Times New Roman" w:cs="Times New Roman"/>
        </w:rPr>
        <w:t xml:space="preserve">Parameters are described in </w:t>
      </w:r>
      <w:r w:rsidR="00391885">
        <w:rPr>
          <w:rFonts w:ascii="Times New Roman" w:hAnsi="Times New Roman" w:cs="Times New Roman"/>
        </w:rPr>
        <w:t>Eqns. 5 and 6</w:t>
      </w:r>
      <w:r w:rsidR="00B253ED">
        <w:rPr>
          <w:rFonts w:ascii="Times New Roman" w:hAnsi="Times New Roman" w:cs="Times New Roman"/>
        </w:rPr>
        <w:t>. The model that included all parameters</w:t>
      </w:r>
      <w:r w:rsidR="00391885">
        <w:rPr>
          <w:rFonts w:ascii="Times New Roman" w:hAnsi="Times New Roman" w:cs="Times New Roman"/>
        </w:rPr>
        <w:t>,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22"/>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2ED3AC3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45F3E920" w:rsidR="009D6DDF" w:rsidRPr="00A53D54" w:rsidRDefault="00456FAF" w:rsidP="0042447A">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441A7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441A7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441A7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4C6FF13E" w14:textId="77777777" w:rsidTr="00812759">
        <w:trPr>
          <w:trHeight w:val="504"/>
        </w:trPr>
        <w:tc>
          <w:tcPr>
            <w:tcW w:w="0" w:type="auto"/>
            <w:vAlign w:val="center"/>
          </w:tcPr>
          <w:p w14:paraId="6186330D"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812759" w:rsidRPr="00A53D54" w:rsidRDefault="00441A74"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812759" w:rsidRPr="00A53D54" w:rsidRDefault="00441A74"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65B10E1D" w14:textId="30A3339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7.749</w:t>
            </w:r>
          </w:p>
        </w:tc>
        <w:tc>
          <w:tcPr>
            <w:tcW w:w="0" w:type="auto"/>
            <w:vAlign w:val="center"/>
          </w:tcPr>
          <w:p w14:paraId="54774C1F" w14:textId="03BC21C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7.5</w:t>
            </w:r>
          </w:p>
        </w:tc>
        <w:tc>
          <w:tcPr>
            <w:tcW w:w="0" w:type="auto"/>
            <w:vAlign w:val="center"/>
          </w:tcPr>
          <w:p w14:paraId="7FB01614" w14:textId="226F1CD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0.2</w:t>
            </w:r>
          </w:p>
        </w:tc>
        <w:tc>
          <w:tcPr>
            <w:tcW w:w="0" w:type="auto"/>
            <w:vAlign w:val="center"/>
          </w:tcPr>
          <w:p w14:paraId="2ACCE72F"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214BEEC9" w14:textId="63A6E85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1</w:t>
            </w:r>
          </w:p>
        </w:tc>
        <w:tc>
          <w:tcPr>
            <w:tcW w:w="0" w:type="auto"/>
            <w:vAlign w:val="center"/>
          </w:tcPr>
          <w:p w14:paraId="79144FAF" w14:textId="0C276E1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0" w:type="auto"/>
            <w:vAlign w:val="center"/>
          </w:tcPr>
          <w:p w14:paraId="1B41F565" w14:textId="4F922A3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r>
      <w:tr w:rsidR="00812759" w:rsidRPr="00A53D54" w14:paraId="6E9EDDC5" w14:textId="77777777" w:rsidTr="00812759">
        <w:trPr>
          <w:trHeight w:val="504"/>
        </w:trPr>
        <w:tc>
          <w:tcPr>
            <w:tcW w:w="0" w:type="auto"/>
            <w:vAlign w:val="center"/>
          </w:tcPr>
          <w:p w14:paraId="7D86B149"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812759" w:rsidRPr="00A53D54" w:rsidRDefault="00441A74"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812759" w:rsidRPr="00A53D54" w:rsidRDefault="00441A74"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466D1925" w14:textId="5031D4C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6.981</w:t>
            </w:r>
          </w:p>
        </w:tc>
        <w:tc>
          <w:tcPr>
            <w:tcW w:w="0" w:type="auto"/>
            <w:vAlign w:val="center"/>
          </w:tcPr>
          <w:p w14:paraId="626A8166" w14:textId="7E94483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2.0</w:t>
            </w:r>
          </w:p>
        </w:tc>
        <w:tc>
          <w:tcPr>
            <w:tcW w:w="0" w:type="auto"/>
            <w:vAlign w:val="center"/>
          </w:tcPr>
          <w:p w14:paraId="2AF3018B" w14:textId="2F448E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5.7</w:t>
            </w:r>
          </w:p>
        </w:tc>
        <w:tc>
          <w:tcPr>
            <w:tcW w:w="0" w:type="auto"/>
            <w:vAlign w:val="center"/>
          </w:tcPr>
          <w:p w14:paraId="1F71B866"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478F0305" w14:textId="5745F6D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0" w:type="auto"/>
            <w:vAlign w:val="center"/>
          </w:tcPr>
          <w:p w14:paraId="5473A245" w14:textId="77BA72E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3</w:t>
            </w:r>
          </w:p>
        </w:tc>
        <w:tc>
          <w:tcPr>
            <w:tcW w:w="0" w:type="auto"/>
            <w:vAlign w:val="center"/>
          </w:tcPr>
          <w:p w14:paraId="73250788" w14:textId="7984F79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4</w:t>
            </w:r>
          </w:p>
        </w:tc>
      </w:tr>
      <w:tr w:rsidR="00812759" w:rsidRPr="00A53D54" w14:paraId="614D2E71" w14:textId="77777777" w:rsidTr="00812759">
        <w:trPr>
          <w:trHeight w:val="504"/>
        </w:trPr>
        <w:tc>
          <w:tcPr>
            <w:tcW w:w="0" w:type="auto"/>
            <w:vAlign w:val="center"/>
          </w:tcPr>
          <w:p w14:paraId="2D3C0168" w14:textId="143DE314"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812759" w:rsidRPr="00A53D54" w:rsidRDefault="00441A74"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812759" w:rsidRPr="00A53D54" w:rsidRDefault="00441A74"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76BE165A" w14:textId="2AE750C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64.853</w:t>
            </w:r>
          </w:p>
        </w:tc>
        <w:tc>
          <w:tcPr>
            <w:tcW w:w="0" w:type="auto"/>
            <w:vAlign w:val="center"/>
          </w:tcPr>
          <w:p w14:paraId="756C7A25" w14:textId="7C0DF68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67.7</w:t>
            </w:r>
          </w:p>
        </w:tc>
        <w:tc>
          <w:tcPr>
            <w:tcW w:w="0" w:type="auto"/>
            <w:vAlign w:val="center"/>
          </w:tcPr>
          <w:p w14:paraId="5D96DC98" w14:textId="0CED951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0" w:type="auto"/>
            <w:vAlign w:val="center"/>
          </w:tcPr>
          <w:p w14:paraId="19B24238"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7F99967F" w14:textId="1F2614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5</w:t>
            </w:r>
          </w:p>
        </w:tc>
        <w:tc>
          <w:tcPr>
            <w:tcW w:w="0" w:type="auto"/>
            <w:vAlign w:val="center"/>
          </w:tcPr>
          <w:p w14:paraId="422F79D4" w14:textId="696AE72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c>
          <w:tcPr>
            <w:tcW w:w="0" w:type="auto"/>
            <w:vAlign w:val="center"/>
          </w:tcPr>
          <w:p w14:paraId="32617EE0" w14:textId="541F0E7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1</w:t>
            </w:r>
          </w:p>
        </w:tc>
      </w:tr>
      <w:tr w:rsidR="009D6DDF" w:rsidRPr="00A53D54" w14:paraId="30BAF044" w14:textId="77777777" w:rsidTr="00812759">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441A7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441A7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812759" w:rsidRDefault="009D6DDF" w:rsidP="00812759">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9"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9"/>
    <w:p w14:paraId="2E038D04" w14:textId="18F1FC1E" w:rsidR="00FF0F68" w:rsidRDefault="00FF0F68">
      <w:pPr>
        <w:ind w:firstLine="0"/>
        <w:rPr>
          <w:rFonts w:ascii="Times New Roman" w:hAnsi="Times New Roman" w:cs="Times New Roman"/>
        </w:rPr>
      </w:pPr>
      <w:r>
        <w:rPr>
          <w:rFonts w:ascii="Times New Roman" w:hAnsi="Times New Roman" w:cs="Times New Roman"/>
        </w:rPr>
        <w:lastRenderedPageBreak/>
        <w:t xml:space="preserve">Table </w:t>
      </w:r>
      <w:r w:rsidR="00895586">
        <w:rPr>
          <w:rFonts w:ascii="Times New Roman" w:hAnsi="Times New Roman" w:cs="Times New Roman"/>
        </w:rPr>
        <w:t>4</w:t>
      </w:r>
      <w:r>
        <w:rPr>
          <w:rFonts w:ascii="Times New Roman" w:hAnsi="Times New Roman" w:cs="Times New Roman"/>
        </w:rPr>
        <w:t xml:space="preserve">. </w:t>
      </w:r>
      <w:r w:rsidR="009F4BE2">
        <w:rPr>
          <w:rFonts w:ascii="Times New Roman" w:hAnsi="Times New Roman" w:cs="Times New Roman"/>
        </w:rPr>
        <w:t>P</w:t>
      </w:r>
      <w:r w:rsidR="00D73091">
        <w:rPr>
          <w:rFonts w:ascii="Times New Roman" w:hAnsi="Times New Roman" w:cs="Times New Roman"/>
        </w:rPr>
        <w:t>erformance metrics</w:t>
      </w:r>
      <w:r w:rsidR="00D527AD">
        <w:rPr>
          <w:rFonts w:ascii="Times New Roman" w:hAnsi="Times New Roman" w:cs="Times New Roman"/>
        </w:rPr>
        <w:t xml:space="preserve"> </w:t>
      </w:r>
      <w:r w:rsidR="00D73091">
        <w:rPr>
          <w:rFonts w:ascii="Times New Roman" w:hAnsi="Times New Roman" w:cs="Times New Roman"/>
        </w:rPr>
        <w:t>and s</w:t>
      </w:r>
      <w:r>
        <w:rPr>
          <w:rFonts w:ascii="Times New Roman" w:hAnsi="Times New Roman" w:cs="Times New Roman"/>
        </w:rPr>
        <w:t xml:space="preserve">hort-term projections of spawning stock biomass (SSB) for models with </w:t>
      </w:r>
      <w:r w:rsidR="004A6E0C">
        <w:rPr>
          <w:rFonts w:ascii="Times New Roman" w:hAnsi="Times New Roman" w:cs="Times New Roman"/>
        </w:rPr>
        <w:t>independent</w:t>
      </w:r>
      <w:r w:rsidR="00391885">
        <w:rPr>
          <w:rFonts w:ascii="Times New Roman" w:hAnsi="Times New Roman" w:cs="Times New Roman"/>
        </w:rPr>
        <w:t xml:space="preserve"> (indep.)</w:t>
      </w:r>
      <w:r w:rsidR="004A6E0C">
        <w:rPr>
          <w:rFonts w:ascii="Times New Roman" w:hAnsi="Times New Roman" w:cs="Times New Roman"/>
        </w:rPr>
        <w:t xml:space="preserve"> or 2D </w:t>
      </w:r>
      <w:r w:rsidR="00391885">
        <w:rPr>
          <w:rFonts w:ascii="Times New Roman" w:hAnsi="Times New Roman" w:cs="Times New Roman"/>
        </w:rPr>
        <w:t xml:space="preserve">autoregressive, </w:t>
      </w:r>
      <w:r w:rsidR="004A6E0C">
        <w:rPr>
          <w:rFonts w:ascii="Times New Roman" w:hAnsi="Times New Roman" w:cs="Times New Roman"/>
        </w:rPr>
        <w:t>AR(1)</w:t>
      </w:r>
      <w:r w:rsidR="00391885">
        <w:rPr>
          <w:rFonts w:ascii="Times New Roman" w:hAnsi="Times New Roman" w:cs="Times New Roman"/>
        </w:rPr>
        <w:t>,</w:t>
      </w:r>
      <w:r w:rsidR="004A6E0C">
        <w:rPr>
          <w:rFonts w:ascii="Times New Roman" w:hAnsi="Times New Roman" w:cs="Times New Roman"/>
        </w:rPr>
        <w:t xml:space="preserve"> random effect</w:t>
      </w:r>
      <w:r w:rsidR="00391885">
        <w:rPr>
          <w:rFonts w:ascii="Times New Roman" w:hAnsi="Times New Roman" w:cs="Times New Roman"/>
        </w:rPr>
        <w:t xml:space="preserve"> deviations in numbers-at-age (NAA) and natural mortality (M)</w:t>
      </w:r>
      <w:r w:rsidR="004A6E0C">
        <w:rPr>
          <w:rFonts w:ascii="Times New Roman" w:hAnsi="Times New Roman" w:cs="Times New Roman"/>
        </w:rPr>
        <w:t xml:space="preserve">. </w:t>
      </w:r>
      <w:r w:rsidR="00391885">
        <w:rPr>
          <w:rFonts w:ascii="Times New Roman" w:hAnsi="Times New Roman" w:cs="Times New Roman"/>
        </w:rPr>
        <w:t>NAA-M-3 had the lowest A</w:t>
      </w:r>
      <w:r w:rsidR="00391885" w:rsidRPr="00071DCC">
        <w:rPr>
          <w:rFonts w:ascii="Times New Roman" w:hAnsi="Times New Roman" w:cs="Times New Roman"/>
        </w:rPr>
        <w:t xml:space="preserve">kaike’s information criterion </w:t>
      </w:r>
      <w:r w:rsidR="00391885">
        <w:rPr>
          <w:rFonts w:ascii="Times New Roman" w:hAnsi="Times New Roman" w:cs="Times New Roman"/>
        </w:rPr>
        <w:t xml:space="preserve">(AIC). Mohn’s </w:t>
      </w:r>
      <m:oMath>
        <m:r>
          <w:rPr>
            <w:rFonts w:ascii="Cambria Math" w:hAnsi="Cambria Math" w:cs="Times New Roman"/>
          </w:rPr>
          <m:t>ρ</m:t>
        </m:r>
      </m:oMath>
      <w:r w:rsidR="00391885">
        <w:rPr>
          <w:rFonts w:ascii="Times New Roman" w:hAnsi="Times New Roman" w:cs="Times New Roman"/>
        </w:rPr>
        <w:t xml:space="preserve"> were averaged over seven retrospective peels for three quantities: recruitment (</w:t>
      </w:r>
      <w:r w:rsidR="00391885" w:rsidRPr="00660ABD">
        <w:rPr>
          <w:rFonts w:ascii="Times New Roman" w:hAnsi="Times New Roman" w:cs="Times New Roman"/>
          <w:i/>
          <w:iCs/>
        </w:rPr>
        <w:t>R</w:t>
      </w:r>
      <w:r w:rsidR="00391885">
        <w:rPr>
          <w:rFonts w:ascii="Times New Roman" w:hAnsi="Times New Roman" w:cs="Times New Roman"/>
        </w:rPr>
        <w:t>), spawning stock biomass (</w:t>
      </w:r>
      <w:r w:rsidR="00391885" w:rsidRPr="00660ABD">
        <w:rPr>
          <w:rFonts w:ascii="Times New Roman" w:hAnsi="Times New Roman" w:cs="Times New Roman"/>
          <w:i/>
          <w:iCs/>
        </w:rPr>
        <w:t>SSB</w:t>
      </w:r>
      <w:r w:rsidR="00391885">
        <w:rPr>
          <w:rFonts w:ascii="Times New Roman" w:hAnsi="Times New Roman" w:cs="Times New Roman"/>
        </w:rPr>
        <w:t>), and fishing mortality averaged over ages 4-5 (</w:t>
      </w:r>
      <w:r w:rsidR="00391885" w:rsidRPr="00660ABD">
        <w:rPr>
          <w:rFonts w:ascii="Times New Roman" w:hAnsi="Times New Roman" w:cs="Times New Roman"/>
          <w:i/>
          <w:iCs/>
        </w:rPr>
        <w:t>F</w:t>
      </w:r>
      <w:r w:rsidR="00391885">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w:t>
      </w:r>
      <w:r w:rsidR="00391885">
        <w:rPr>
          <w:rFonts w:ascii="Times New Roman" w:hAnsi="Times New Roman" w:cs="Times New Roman"/>
        </w:rPr>
        <w:t xml:space="preserve">Model size is the number of random effects (dimension of the Hessian matrix with respect to random effects). </w:t>
      </w:r>
      <w:r w:rsidR="00D73091">
        <w:rPr>
          <w:rFonts w:ascii="Times New Roman" w:hAnsi="Times New Roman" w:cs="Times New Roman"/>
        </w:rPr>
        <w:t xml:space="preserve">Model run times </w:t>
      </w:r>
      <w:r w:rsidR="00391885">
        <w:rPr>
          <w:rFonts w:ascii="Times New Roman" w:hAnsi="Times New Roman" w:cs="Times New Roman"/>
        </w:rPr>
        <w:t>were</w:t>
      </w:r>
      <w:r w:rsidR="00D73091">
        <w:rPr>
          <w:rFonts w:ascii="Times New Roman" w:hAnsi="Times New Roman" w:cs="Times New Roman"/>
        </w:rPr>
        <w:t xml:space="preserve"> a function of model size and whether TMB detected sparseness of the Hessian matrix</w:t>
      </w:r>
      <w:r w:rsidR="00391885">
        <w:rPr>
          <w:rFonts w:ascii="Times New Roman" w:hAnsi="Times New Roman" w:cs="Times New Roman"/>
        </w:rPr>
        <w:t>.</w:t>
      </w:r>
    </w:p>
    <w:tbl>
      <w:tblPr>
        <w:tblStyle w:val="Table"/>
        <w:tblW w:w="13386" w:type="dxa"/>
        <w:jc w:val="center"/>
        <w:tblLayout w:type="fixed"/>
        <w:tblLook w:val="07E0" w:firstRow="1" w:lastRow="1" w:firstColumn="1" w:lastColumn="1" w:noHBand="1" w:noVBand="1"/>
      </w:tblPr>
      <w:tblGrid>
        <w:gridCol w:w="1146"/>
        <w:gridCol w:w="900"/>
        <w:gridCol w:w="1080"/>
        <w:gridCol w:w="990"/>
        <w:gridCol w:w="90"/>
        <w:gridCol w:w="720"/>
        <w:gridCol w:w="720"/>
        <w:gridCol w:w="630"/>
        <w:gridCol w:w="720"/>
        <w:gridCol w:w="1170"/>
        <w:gridCol w:w="1260"/>
        <w:gridCol w:w="1260"/>
        <w:gridCol w:w="810"/>
        <w:gridCol w:w="900"/>
        <w:gridCol w:w="957"/>
        <w:gridCol w:w="33"/>
      </w:tblGrid>
      <w:tr w:rsidR="00D73091" w:rsidRPr="00D73091" w14:paraId="2A4D1F14" w14:textId="720BA235" w:rsidTr="00D73091">
        <w:trPr>
          <w:gridAfter w:val="1"/>
          <w:wAfter w:w="33" w:type="dxa"/>
          <w:jc w:val="center"/>
        </w:trPr>
        <w:tc>
          <w:tcPr>
            <w:tcW w:w="1146" w:type="dxa"/>
            <w:tcBorders>
              <w:top w:val="single" w:sz="4" w:space="0" w:color="auto"/>
            </w:tcBorders>
            <w:vAlign w:val="center"/>
          </w:tcPr>
          <w:p w14:paraId="12E8C260" w14:textId="77777777" w:rsidR="00D73091" w:rsidRPr="00E91882" w:rsidRDefault="00D73091" w:rsidP="000F0308">
            <w:pPr>
              <w:pStyle w:val="Compact"/>
              <w:jc w:val="center"/>
              <w:rPr>
                <w:rFonts w:ascii="Times New Roman" w:hAnsi="Times New Roman" w:cs="Times New Roman"/>
                <w:sz w:val="20"/>
                <w:szCs w:val="20"/>
              </w:rPr>
            </w:pPr>
          </w:p>
        </w:tc>
        <w:tc>
          <w:tcPr>
            <w:tcW w:w="2970" w:type="dxa"/>
            <w:gridSpan w:val="3"/>
            <w:tcBorders>
              <w:top w:val="single" w:sz="4" w:space="0" w:color="auto"/>
              <w:bottom w:val="single" w:sz="4" w:space="0" w:color="auto"/>
            </w:tcBorders>
            <w:vAlign w:val="center"/>
          </w:tcPr>
          <w:p w14:paraId="0BCDFAC2" w14:textId="3E62BDBB"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Description</w:t>
            </w:r>
          </w:p>
        </w:tc>
        <w:tc>
          <w:tcPr>
            <w:tcW w:w="2880" w:type="dxa"/>
            <w:gridSpan w:val="5"/>
            <w:tcBorders>
              <w:top w:val="single" w:sz="4" w:space="0" w:color="auto"/>
              <w:bottom w:val="single" w:sz="4" w:space="0" w:color="auto"/>
            </w:tcBorders>
            <w:vAlign w:val="center"/>
          </w:tcPr>
          <w:p w14:paraId="7C5AF1E0" w14:textId="48D8307D" w:rsidR="00D73091" w:rsidRPr="00E91882" w:rsidRDefault="00D73091" w:rsidP="000F0308">
            <w:pPr>
              <w:pStyle w:val="Compact"/>
              <w:rPr>
                <w:rFonts w:ascii="Times New Roman" w:hAnsi="Times New Roman" w:cs="Times New Roman"/>
                <w:sz w:val="20"/>
                <w:szCs w:val="20"/>
              </w:rPr>
            </w:pPr>
            <w:r>
              <w:rPr>
                <w:rFonts w:ascii="Times New Roman" w:hAnsi="Times New Roman" w:cs="Times New Roman"/>
                <w:sz w:val="20"/>
                <w:szCs w:val="20"/>
              </w:rPr>
              <w:t>P</w:t>
            </w:r>
            <w:r w:rsidRPr="00E91882">
              <w:rPr>
                <w:rFonts w:ascii="Times New Roman" w:hAnsi="Times New Roman" w:cs="Times New Roman"/>
                <w:sz w:val="20"/>
                <w:szCs w:val="20"/>
              </w:rPr>
              <w:t>erformance</w:t>
            </w:r>
            <w:r>
              <w:rPr>
                <w:rFonts w:ascii="Times New Roman" w:hAnsi="Times New Roman" w:cs="Times New Roman"/>
                <w:sz w:val="20"/>
                <w:szCs w:val="20"/>
              </w:rPr>
              <w:t xml:space="preserve"> metrics</w:t>
            </w:r>
          </w:p>
        </w:tc>
        <w:tc>
          <w:tcPr>
            <w:tcW w:w="3690" w:type="dxa"/>
            <w:gridSpan w:val="3"/>
            <w:tcBorders>
              <w:top w:val="single" w:sz="4" w:space="0" w:color="auto"/>
              <w:bottom w:val="single" w:sz="4" w:space="0" w:color="auto"/>
            </w:tcBorders>
            <w:vAlign w:val="center"/>
          </w:tcPr>
          <w:p w14:paraId="54FDDE7C" w14:textId="37D1AA86"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SSB projections (mt)</w:t>
            </w:r>
          </w:p>
        </w:tc>
        <w:tc>
          <w:tcPr>
            <w:tcW w:w="2667" w:type="dxa"/>
            <w:gridSpan w:val="3"/>
            <w:tcBorders>
              <w:top w:val="single" w:sz="4" w:space="0" w:color="auto"/>
              <w:bottom w:val="single" w:sz="4" w:space="0" w:color="auto"/>
            </w:tcBorders>
            <w:vAlign w:val="center"/>
          </w:tcPr>
          <w:p w14:paraId="7E0530FD" w14:textId="73982D85" w:rsidR="00D73091" w:rsidRPr="00D73091" w:rsidRDefault="00D73091" w:rsidP="00D73091">
            <w:pPr>
              <w:pStyle w:val="Compact"/>
              <w:rPr>
                <w:rFonts w:ascii="Times New Roman" w:hAnsi="Times New Roman" w:cs="Times New Roman"/>
                <w:sz w:val="20"/>
                <w:szCs w:val="20"/>
              </w:rPr>
            </w:pPr>
            <w:r>
              <w:rPr>
                <w:rFonts w:ascii="Times New Roman" w:hAnsi="Times New Roman" w:cs="Times New Roman"/>
                <w:sz w:val="20"/>
                <w:szCs w:val="20"/>
              </w:rPr>
              <w:t>C</w:t>
            </w:r>
            <w:r w:rsidRPr="00D73091">
              <w:rPr>
                <w:rFonts w:ascii="Times New Roman" w:hAnsi="Times New Roman" w:cs="Times New Roman"/>
                <w:sz w:val="20"/>
                <w:szCs w:val="20"/>
              </w:rPr>
              <w:t>haracteristics</w:t>
            </w:r>
          </w:p>
        </w:tc>
      </w:tr>
      <w:tr w:rsidR="00E91882" w:rsidRPr="00E91882" w14:paraId="60A381FA" w14:textId="09A442A3" w:rsidTr="00D73091">
        <w:trPr>
          <w:jc w:val="center"/>
        </w:trPr>
        <w:tc>
          <w:tcPr>
            <w:tcW w:w="1146" w:type="dxa"/>
            <w:tcBorders>
              <w:bottom w:val="single" w:sz="2" w:space="0" w:color="auto"/>
            </w:tcBorders>
            <w:vAlign w:val="center"/>
          </w:tcPr>
          <w:p w14:paraId="06A79285"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odel</w:t>
            </w:r>
          </w:p>
        </w:tc>
        <w:tc>
          <w:tcPr>
            <w:tcW w:w="1980" w:type="dxa"/>
            <w:gridSpan w:val="2"/>
            <w:tcBorders>
              <w:top w:val="single" w:sz="4" w:space="0" w:color="auto"/>
              <w:bottom w:val="single" w:sz="2" w:space="0" w:color="auto"/>
            </w:tcBorders>
            <w:vAlign w:val="center"/>
          </w:tcPr>
          <w:p w14:paraId="65ACB921" w14:textId="5696DD39"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 random effects</w:t>
            </w:r>
          </w:p>
        </w:tc>
        <w:tc>
          <w:tcPr>
            <w:tcW w:w="1080" w:type="dxa"/>
            <w:gridSpan w:val="2"/>
            <w:tcBorders>
              <w:top w:val="single" w:sz="4" w:space="0" w:color="auto"/>
              <w:bottom w:val="single" w:sz="2" w:space="0" w:color="auto"/>
            </w:tcBorders>
            <w:vAlign w:val="center"/>
          </w:tcPr>
          <w:p w14:paraId="75A6EECC" w14:textId="31A9C4CD"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 random effects</w:t>
            </w:r>
          </w:p>
        </w:tc>
        <w:tc>
          <w:tcPr>
            <w:tcW w:w="720" w:type="dxa"/>
            <w:tcBorders>
              <w:top w:val="single" w:sz="4" w:space="0" w:color="auto"/>
              <w:bottom w:val="single" w:sz="2" w:space="0" w:color="auto"/>
            </w:tcBorders>
            <w:vAlign w:val="center"/>
          </w:tcPr>
          <w:p w14:paraId="727A5906" w14:textId="684F9F8C" w:rsidR="00E91882" w:rsidRPr="00E91882" w:rsidRDefault="00456FAF" w:rsidP="000F0308">
            <w:pPr>
              <w:pStyle w:val="Compact"/>
              <w:jc w:val="center"/>
              <w:rPr>
                <w:rFonts w:ascii="Times New Roman" w:hAnsi="Times New Roman" w:cs="Times New Roman"/>
                <w:sz w:val="20"/>
                <w:szCs w:val="20"/>
              </w:rPr>
            </w:pPr>
            <m:oMathPara>
              <m:oMath>
                <m:r>
                  <m:rPr>
                    <m:nor/>
                  </m:rPr>
                  <w:rPr>
                    <w:rFonts w:ascii="Cambria Math" w:hAnsi="Cambria Math" w:cs="Times New Roman"/>
                    <w:sz w:val="20"/>
                    <w:szCs w:val="20"/>
                  </w:rPr>
                  <m:t>ΔAIC</m:t>
                </m:r>
              </m:oMath>
            </m:oMathPara>
          </w:p>
        </w:tc>
        <w:tc>
          <w:tcPr>
            <w:tcW w:w="720" w:type="dxa"/>
            <w:tcBorders>
              <w:top w:val="single" w:sz="4" w:space="0" w:color="auto"/>
              <w:bottom w:val="single" w:sz="2" w:space="0" w:color="auto"/>
            </w:tcBorders>
            <w:vAlign w:val="center"/>
          </w:tcPr>
          <w:p w14:paraId="1A1CC6DB" w14:textId="77777777" w:rsidR="00E91882" w:rsidRPr="00E91882" w:rsidRDefault="00441A74"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R</m:t>
                    </m:r>
                  </m:sub>
                </m:sSub>
              </m:oMath>
            </m:oMathPara>
          </w:p>
        </w:tc>
        <w:tc>
          <w:tcPr>
            <w:tcW w:w="630" w:type="dxa"/>
            <w:tcBorders>
              <w:top w:val="single" w:sz="4" w:space="0" w:color="auto"/>
              <w:bottom w:val="single" w:sz="2" w:space="0" w:color="auto"/>
            </w:tcBorders>
            <w:vAlign w:val="center"/>
          </w:tcPr>
          <w:p w14:paraId="5D056DB7" w14:textId="77777777" w:rsidR="00E91882" w:rsidRPr="00E91882" w:rsidRDefault="00441A74"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SSB</m:t>
                    </m:r>
                  </m:sub>
                </m:sSub>
              </m:oMath>
            </m:oMathPara>
          </w:p>
        </w:tc>
        <w:tc>
          <w:tcPr>
            <w:tcW w:w="720" w:type="dxa"/>
            <w:tcBorders>
              <w:top w:val="single" w:sz="4" w:space="0" w:color="auto"/>
              <w:bottom w:val="single" w:sz="2" w:space="0" w:color="auto"/>
            </w:tcBorders>
            <w:vAlign w:val="center"/>
          </w:tcPr>
          <w:p w14:paraId="344EDB20" w14:textId="77777777" w:rsidR="00E91882" w:rsidRPr="00E91882" w:rsidRDefault="00441A74"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F</m:t>
                    </m:r>
                  </m:sub>
                </m:sSub>
              </m:oMath>
            </m:oMathPara>
          </w:p>
        </w:tc>
        <w:tc>
          <w:tcPr>
            <w:tcW w:w="1170" w:type="dxa"/>
            <w:tcBorders>
              <w:top w:val="single" w:sz="4" w:space="0" w:color="auto"/>
              <w:bottom w:val="single" w:sz="2" w:space="0" w:color="auto"/>
            </w:tcBorders>
            <w:vAlign w:val="center"/>
          </w:tcPr>
          <w:p w14:paraId="503925B4"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9</w:t>
            </w:r>
          </w:p>
        </w:tc>
        <w:tc>
          <w:tcPr>
            <w:tcW w:w="1260" w:type="dxa"/>
            <w:tcBorders>
              <w:top w:val="single" w:sz="4" w:space="0" w:color="auto"/>
              <w:bottom w:val="single" w:sz="2" w:space="0" w:color="auto"/>
            </w:tcBorders>
            <w:vAlign w:val="center"/>
          </w:tcPr>
          <w:p w14:paraId="3B684461"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0</w:t>
            </w:r>
          </w:p>
        </w:tc>
        <w:tc>
          <w:tcPr>
            <w:tcW w:w="1260" w:type="dxa"/>
            <w:tcBorders>
              <w:top w:val="single" w:sz="4" w:space="0" w:color="auto"/>
              <w:bottom w:val="single" w:sz="2" w:space="0" w:color="auto"/>
            </w:tcBorders>
            <w:vAlign w:val="center"/>
          </w:tcPr>
          <w:p w14:paraId="2A141CD9"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1</w:t>
            </w:r>
          </w:p>
        </w:tc>
        <w:tc>
          <w:tcPr>
            <w:tcW w:w="810" w:type="dxa"/>
            <w:tcBorders>
              <w:top w:val="single" w:sz="4" w:space="0" w:color="auto"/>
              <w:bottom w:val="single" w:sz="2" w:space="0" w:color="auto"/>
            </w:tcBorders>
            <w:vAlign w:val="center"/>
          </w:tcPr>
          <w:p w14:paraId="20564D27" w14:textId="7A27382E" w:rsidR="00E91882"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ize</w:t>
            </w:r>
          </w:p>
        </w:tc>
        <w:tc>
          <w:tcPr>
            <w:tcW w:w="900" w:type="dxa"/>
            <w:tcBorders>
              <w:top w:val="single" w:sz="4" w:space="0" w:color="auto"/>
              <w:bottom w:val="single" w:sz="2" w:space="0" w:color="auto"/>
            </w:tcBorders>
            <w:vAlign w:val="center"/>
          </w:tcPr>
          <w:p w14:paraId="39EF230A" w14:textId="10EA8DC9"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parse</w:t>
            </w:r>
          </w:p>
          <w:p w14:paraId="2B6A5E74" w14:textId="10E19A75"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Hessian</w:t>
            </w:r>
          </w:p>
        </w:tc>
        <w:tc>
          <w:tcPr>
            <w:tcW w:w="990" w:type="dxa"/>
            <w:gridSpan w:val="2"/>
            <w:tcBorders>
              <w:top w:val="single" w:sz="4" w:space="0" w:color="auto"/>
              <w:bottom w:val="single" w:sz="2" w:space="0" w:color="auto"/>
            </w:tcBorders>
            <w:vAlign w:val="center"/>
          </w:tcPr>
          <w:p w14:paraId="4B866A34" w14:textId="77777777"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Run time</w:t>
            </w:r>
          </w:p>
          <w:p w14:paraId="7D9D2F98" w14:textId="114E1204"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min)</w:t>
            </w:r>
          </w:p>
        </w:tc>
      </w:tr>
      <w:tr w:rsidR="00D73091" w:rsidRPr="00E91882" w14:paraId="7C0433AF" w14:textId="1237C5E5" w:rsidTr="00D73091">
        <w:trPr>
          <w:jc w:val="center"/>
        </w:trPr>
        <w:tc>
          <w:tcPr>
            <w:tcW w:w="1146" w:type="dxa"/>
            <w:tcBorders>
              <w:top w:val="single" w:sz="2" w:space="0" w:color="auto"/>
            </w:tcBorders>
            <w:vAlign w:val="center"/>
          </w:tcPr>
          <w:p w14:paraId="7BBE492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Base</w:t>
            </w:r>
          </w:p>
        </w:tc>
        <w:tc>
          <w:tcPr>
            <w:tcW w:w="900" w:type="dxa"/>
            <w:tcBorders>
              <w:top w:val="single" w:sz="2" w:space="0" w:color="auto"/>
            </w:tcBorders>
            <w:vAlign w:val="center"/>
          </w:tcPr>
          <w:p w14:paraId="25879B2D" w14:textId="38974A7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tcBorders>
              <w:top w:val="single" w:sz="2" w:space="0" w:color="auto"/>
            </w:tcBorders>
            <w:vAlign w:val="center"/>
          </w:tcPr>
          <w:p w14:paraId="4E096E9A" w14:textId="15A3B69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Indep.</w:t>
            </w:r>
          </w:p>
        </w:tc>
        <w:tc>
          <w:tcPr>
            <w:tcW w:w="1080" w:type="dxa"/>
            <w:gridSpan w:val="2"/>
            <w:tcBorders>
              <w:top w:val="single" w:sz="2" w:space="0" w:color="auto"/>
            </w:tcBorders>
            <w:vAlign w:val="center"/>
          </w:tcPr>
          <w:p w14:paraId="1D450230"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tcBorders>
              <w:top w:val="single" w:sz="2" w:space="0" w:color="auto"/>
            </w:tcBorders>
            <w:vAlign w:val="center"/>
          </w:tcPr>
          <w:p w14:paraId="24AC1DF5" w14:textId="076E28F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2.5</w:t>
            </w:r>
          </w:p>
        </w:tc>
        <w:tc>
          <w:tcPr>
            <w:tcW w:w="720" w:type="dxa"/>
            <w:tcBorders>
              <w:top w:val="single" w:sz="2" w:space="0" w:color="auto"/>
            </w:tcBorders>
            <w:vAlign w:val="center"/>
          </w:tcPr>
          <w:p w14:paraId="52BC1773" w14:textId="6A43A3F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42</w:t>
            </w:r>
          </w:p>
        </w:tc>
        <w:tc>
          <w:tcPr>
            <w:tcW w:w="630" w:type="dxa"/>
            <w:tcBorders>
              <w:top w:val="single" w:sz="2" w:space="0" w:color="auto"/>
            </w:tcBorders>
            <w:vAlign w:val="center"/>
          </w:tcPr>
          <w:p w14:paraId="14DC6814" w14:textId="432E6FB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02</w:t>
            </w:r>
          </w:p>
        </w:tc>
        <w:tc>
          <w:tcPr>
            <w:tcW w:w="720" w:type="dxa"/>
            <w:tcBorders>
              <w:top w:val="single" w:sz="2" w:space="0" w:color="auto"/>
            </w:tcBorders>
            <w:vAlign w:val="center"/>
          </w:tcPr>
          <w:p w14:paraId="66917DD0" w14:textId="11B6E93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3</w:t>
            </w:r>
          </w:p>
        </w:tc>
        <w:tc>
          <w:tcPr>
            <w:tcW w:w="1170" w:type="dxa"/>
            <w:tcBorders>
              <w:top w:val="single" w:sz="2" w:space="0" w:color="auto"/>
            </w:tcBorders>
            <w:vAlign w:val="center"/>
          </w:tcPr>
          <w:p w14:paraId="23374A8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2 </w:t>
            </w:r>
          </w:p>
          <w:p w14:paraId="76947764" w14:textId="4458F18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94, 500)</w:t>
            </w:r>
          </w:p>
        </w:tc>
        <w:tc>
          <w:tcPr>
            <w:tcW w:w="1260" w:type="dxa"/>
            <w:tcBorders>
              <w:top w:val="single" w:sz="2" w:space="0" w:color="auto"/>
            </w:tcBorders>
            <w:vAlign w:val="center"/>
          </w:tcPr>
          <w:p w14:paraId="2DCD27B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51 </w:t>
            </w:r>
          </w:p>
          <w:p w14:paraId="38B52792" w14:textId="29C60C2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7, 11282)</w:t>
            </w:r>
          </w:p>
        </w:tc>
        <w:tc>
          <w:tcPr>
            <w:tcW w:w="1260" w:type="dxa"/>
            <w:tcBorders>
              <w:top w:val="single" w:sz="2" w:space="0" w:color="auto"/>
            </w:tcBorders>
            <w:vAlign w:val="center"/>
          </w:tcPr>
          <w:p w14:paraId="7F18CFA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324 </w:t>
            </w:r>
          </w:p>
          <w:p w14:paraId="18BBE9C7" w14:textId="1BCF69C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4, 18377)</w:t>
            </w:r>
          </w:p>
        </w:tc>
        <w:tc>
          <w:tcPr>
            <w:tcW w:w="810" w:type="dxa"/>
            <w:tcBorders>
              <w:top w:val="single" w:sz="2" w:space="0" w:color="auto"/>
            </w:tcBorders>
            <w:vAlign w:val="center"/>
          </w:tcPr>
          <w:p w14:paraId="3F789B9B" w14:textId="626ACA1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45</w:t>
            </w:r>
          </w:p>
        </w:tc>
        <w:tc>
          <w:tcPr>
            <w:tcW w:w="900" w:type="dxa"/>
            <w:tcBorders>
              <w:top w:val="single" w:sz="2" w:space="0" w:color="auto"/>
            </w:tcBorders>
            <w:vAlign w:val="center"/>
          </w:tcPr>
          <w:p w14:paraId="32412733" w14:textId="5618FA68"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tcBorders>
              <w:top w:val="single" w:sz="2" w:space="0" w:color="auto"/>
            </w:tcBorders>
            <w:vAlign w:val="center"/>
          </w:tcPr>
          <w:p w14:paraId="00AF966C" w14:textId="67C4E16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2</w:t>
            </w:r>
          </w:p>
        </w:tc>
      </w:tr>
      <w:tr w:rsidR="00D73091" w:rsidRPr="00E91882" w14:paraId="49ABBA2B" w14:textId="6B2A517F" w:rsidTr="00D73091">
        <w:trPr>
          <w:jc w:val="center"/>
        </w:trPr>
        <w:tc>
          <w:tcPr>
            <w:tcW w:w="1146" w:type="dxa"/>
            <w:vAlign w:val="center"/>
          </w:tcPr>
          <w:p w14:paraId="483FA9D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2</w:t>
            </w:r>
          </w:p>
        </w:tc>
        <w:tc>
          <w:tcPr>
            <w:tcW w:w="900" w:type="dxa"/>
            <w:vAlign w:val="center"/>
          </w:tcPr>
          <w:p w14:paraId="0EB36746" w14:textId="1F11473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4D63CB9D" w14:textId="0901DD8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Indep.</w:t>
            </w:r>
          </w:p>
        </w:tc>
        <w:tc>
          <w:tcPr>
            <w:tcW w:w="1080" w:type="dxa"/>
            <w:gridSpan w:val="2"/>
            <w:vAlign w:val="center"/>
          </w:tcPr>
          <w:p w14:paraId="431B035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6BAA1F65" w14:textId="49A7B404"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4.8</w:t>
            </w:r>
          </w:p>
        </w:tc>
        <w:tc>
          <w:tcPr>
            <w:tcW w:w="720" w:type="dxa"/>
            <w:vAlign w:val="center"/>
          </w:tcPr>
          <w:p w14:paraId="61455241" w14:textId="7E5805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81</w:t>
            </w:r>
          </w:p>
        </w:tc>
        <w:tc>
          <w:tcPr>
            <w:tcW w:w="630" w:type="dxa"/>
            <w:vAlign w:val="center"/>
          </w:tcPr>
          <w:p w14:paraId="3B716A72" w14:textId="6EEA4AF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7</w:t>
            </w:r>
          </w:p>
        </w:tc>
        <w:tc>
          <w:tcPr>
            <w:tcW w:w="720" w:type="dxa"/>
            <w:vAlign w:val="center"/>
          </w:tcPr>
          <w:p w14:paraId="090D614C" w14:textId="38C256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1170" w:type="dxa"/>
            <w:vAlign w:val="center"/>
          </w:tcPr>
          <w:p w14:paraId="009621D2"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82 </w:t>
            </w:r>
          </w:p>
          <w:p w14:paraId="615A57D4" w14:textId="3A022D7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 1153)</w:t>
            </w:r>
          </w:p>
        </w:tc>
        <w:tc>
          <w:tcPr>
            <w:tcW w:w="1260" w:type="dxa"/>
            <w:vAlign w:val="center"/>
          </w:tcPr>
          <w:p w14:paraId="58201BF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556 </w:t>
            </w:r>
          </w:p>
          <w:p w14:paraId="61E85B32" w14:textId="7D05872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3, 10384)</w:t>
            </w:r>
          </w:p>
        </w:tc>
        <w:tc>
          <w:tcPr>
            <w:tcW w:w="1260" w:type="dxa"/>
            <w:vAlign w:val="center"/>
          </w:tcPr>
          <w:p w14:paraId="1291C53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793 </w:t>
            </w:r>
          </w:p>
          <w:p w14:paraId="29FF7EAF" w14:textId="2FD82860"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66, 16722)</w:t>
            </w:r>
          </w:p>
        </w:tc>
        <w:tc>
          <w:tcPr>
            <w:tcW w:w="810" w:type="dxa"/>
            <w:vAlign w:val="center"/>
          </w:tcPr>
          <w:p w14:paraId="554F711C" w14:textId="35D7282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24E584CE" w14:textId="174B4F5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5185720B" w14:textId="07086A97"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24</w:t>
            </w:r>
          </w:p>
        </w:tc>
      </w:tr>
      <w:tr w:rsidR="00D73091" w:rsidRPr="00E91882" w14:paraId="6ECDEAAD" w14:textId="0774ED96" w:rsidTr="00D73091">
        <w:trPr>
          <w:jc w:val="center"/>
        </w:trPr>
        <w:tc>
          <w:tcPr>
            <w:tcW w:w="1146" w:type="dxa"/>
            <w:vAlign w:val="center"/>
          </w:tcPr>
          <w:p w14:paraId="5C11DF1B"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5</w:t>
            </w:r>
          </w:p>
        </w:tc>
        <w:tc>
          <w:tcPr>
            <w:tcW w:w="900" w:type="dxa"/>
            <w:vAlign w:val="center"/>
          </w:tcPr>
          <w:p w14:paraId="3D54C5EA" w14:textId="74E616D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4A906B2" w14:textId="726F71C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vAlign w:val="center"/>
          </w:tcPr>
          <w:p w14:paraId="705BA35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579AEC09" w14:textId="5D301A5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9</w:t>
            </w:r>
          </w:p>
        </w:tc>
        <w:tc>
          <w:tcPr>
            <w:tcW w:w="720" w:type="dxa"/>
            <w:vAlign w:val="center"/>
          </w:tcPr>
          <w:p w14:paraId="4B70AB64" w14:textId="3D01977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51</w:t>
            </w:r>
          </w:p>
        </w:tc>
        <w:tc>
          <w:tcPr>
            <w:tcW w:w="630" w:type="dxa"/>
            <w:vAlign w:val="center"/>
          </w:tcPr>
          <w:p w14:paraId="3C6BF145" w14:textId="573BF20D"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6</w:t>
            </w:r>
          </w:p>
        </w:tc>
        <w:tc>
          <w:tcPr>
            <w:tcW w:w="720" w:type="dxa"/>
            <w:vAlign w:val="center"/>
          </w:tcPr>
          <w:p w14:paraId="1413CB05" w14:textId="083B356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C211AB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98 </w:t>
            </w:r>
          </w:p>
          <w:p w14:paraId="56604852" w14:textId="3F35C05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745)</w:t>
            </w:r>
          </w:p>
        </w:tc>
        <w:tc>
          <w:tcPr>
            <w:tcW w:w="1260" w:type="dxa"/>
            <w:vAlign w:val="center"/>
          </w:tcPr>
          <w:p w14:paraId="0AE94FF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02 </w:t>
            </w:r>
          </w:p>
          <w:p w14:paraId="46C352E5" w14:textId="39A85C4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3042)</w:t>
            </w:r>
          </w:p>
        </w:tc>
        <w:tc>
          <w:tcPr>
            <w:tcW w:w="1260" w:type="dxa"/>
            <w:vAlign w:val="center"/>
          </w:tcPr>
          <w:p w14:paraId="38416CAF"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33 </w:t>
            </w:r>
          </w:p>
          <w:p w14:paraId="4E50049D" w14:textId="62A03C9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54, 8342)</w:t>
            </w:r>
          </w:p>
        </w:tc>
        <w:tc>
          <w:tcPr>
            <w:tcW w:w="810" w:type="dxa"/>
            <w:vAlign w:val="center"/>
          </w:tcPr>
          <w:p w14:paraId="679A07DB" w14:textId="1A2C0D3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5A246702" w14:textId="3F2F4AC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2BCB41F3" w14:textId="68EDD67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72</w:t>
            </w:r>
          </w:p>
        </w:tc>
      </w:tr>
      <w:tr w:rsidR="00D73091" w:rsidRPr="00E91882" w14:paraId="06F77F45" w14:textId="2FADD26F" w:rsidTr="00D73091">
        <w:trPr>
          <w:jc w:val="center"/>
        </w:trPr>
        <w:tc>
          <w:tcPr>
            <w:tcW w:w="1146" w:type="dxa"/>
            <w:vAlign w:val="center"/>
          </w:tcPr>
          <w:p w14:paraId="30585054" w14:textId="70229D1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1</w:t>
            </w:r>
          </w:p>
        </w:tc>
        <w:tc>
          <w:tcPr>
            <w:tcW w:w="900" w:type="dxa"/>
            <w:vAlign w:val="center"/>
          </w:tcPr>
          <w:p w14:paraId="470E65D4" w14:textId="1DC01E2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0E656284" w14:textId="0B63B64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Indep.</w:t>
            </w:r>
          </w:p>
        </w:tc>
        <w:tc>
          <w:tcPr>
            <w:tcW w:w="1080" w:type="dxa"/>
            <w:gridSpan w:val="2"/>
            <w:vAlign w:val="center"/>
          </w:tcPr>
          <w:p w14:paraId="62811607" w14:textId="6F780F7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Indep.</w:t>
            </w:r>
          </w:p>
        </w:tc>
        <w:tc>
          <w:tcPr>
            <w:tcW w:w="720" w:type="dxa"/>
            <w:vAlign w:val="center"/>
          </w:tcPr>
          <w:p w14:paraId="0F45E55F" w14:textId="196F6DA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0.3</w:t>
            </w:r>
          </w:p>
        </w:tc>
        <w:tc>
          <w:tcPr>
            <w:tcW w:w="720" w:type="dxa"/>
            <w:vAlign w:val="center"/>
          </w:tcPr>
          <w:p w14:paraId="077D1860" w14:textId="7FE7F21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2</w:t>
            </w:r>
          </w:p>
        </w:tc>
        <w:tc>
          <w:tcPr>
            <w:tcW w:w="630" w:type="dxa"/>
            <w:vAlign w:val="center"/>
          </w:tcPr>
          <w:p w14:paraId="651CCA74" w14:textId="1FC1020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8</w:t>
            </w:r>
          </w:p>
        </w:tc>
        <w:tc>
          <w:tcPr>
            <w:tcW w:w="720" w:type="dxa"/>
            <w:vAlign w:val="center"/>
          </w:tcPr>
          <w:p w14:paraId="1C8FAB18" w14:textId="7AB6D74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1</w:t>
            </w:r>
          </w:p>
        </w:tc>
        <w:tc>
          <w:tcPr>
            <w:tcW w:w="1170" w:type="dxa"/>
            <w:vAlign w:val="center"/>
          </w:tcPr>
          <w:p w14:paraId="383AD01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50 </w:t>
            </w:r>
          </w:p>
          <w:p w14:paraId="4EA38139" w14:textId="240A3F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1, 884)</w:t>
            </w:r>
          </w:p>
        </w:tc>
        <w:tc>
          <w:tcPr>
            <w:tcW w:w="1260" w:type="dxa"/>
            <w:vAlign w:val="center"/>
          </w:tcPr>
          <w:p w14:paraId="51F86C01"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972 </w:t>
            </w:r>
          </w:p>
          <w:p w14:paraId="71A148D0" w14:textId="44FA50B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1, 16873)</w:t>
            </w:r>
          </w:p>
        </w:tc>
        <w:tc>
          <w:tcPr>
            <w:tcW w:w="1260" w:type="dxa"/>
            <w:vAlign w:val="center"/>
          </w:tcPr>
          <w:p w14:paraId="50DB2C1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512 </w:t>
            </w:r>
          </w:p>
          <w:p w14:paraId="53733CFC" w14:textId="138783E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64, 26638)</w:t>
            </w:r>
          </w:p>
        </w:tc>
        <w:tc>
          <w:tcPr>
            <w:tcW w:w="810" w:type="dxa"/>
            <w:vAlign w:val="center"/>
          </w:tcPr>
          <w:p w14:paraId="0E31EA90" w14:textId="27033DBD"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61D6FD3A" w14:textId="145427B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3A6EA6EB" w14:textId="074A0C4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7.65</w:t>
            </w:r>
          </w:p>
        </w:tc>
      </w:tr>
      <w:tr w:rsidR="00D73091" w:rsidRPr="00E91882" w14:paraId="22840732" w14:textId="420660DC" w:rsidTr="00D73091">
        <w:trPr>
          <w:jc w:val="center"/>
        </w:trPr>
        <w:tc>
          <w:tcPr>
            <w:tcW w:w="1146" w:type="dxa"/>
            <w:vAlign w:val="center"/>
          </w:tcPr>
          <w:p w14:paraId="6CB0E16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4</w:t>
            </w:r>
          </w:p>
        </w:tc>
        <w:tc>
          <w:tcPr>
            <w:tcW w:w="900" w:type="dxa"/>
            <w:vAlign w:val="center"/>
          </w:tcPr>
          <w:p w14:paraId="5181B7CB" w14:textId="3A064A3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58C46F01" w14:textId="091C7F8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Indep.</w:t>
            </w:r>
          </w:p>
        </w:tc>
        <w:tc>
          <w:tcPr>
            <w:tcW w:w="1080" w:type="dxa"/>
            <w:gridSpan w:val="2"/>
            <w:vAlign w:val="center"/>
          </w:tcPr>
          <w:p w14:paraId="6A2353B6" w14:textId="31B8D4B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6ACEE6F9" w14:textId="1D39681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9.2</w:t>
            </w:r>
          </w:p>
        </w:tc>
        <w:tc>
          <w:tcPr>
            <w:tcW w:w="720" w:type="dxa"/>
            <w:vAlign w:val="center"/>
          </w:tcPr>
          <w:p w14:paraId="2A264FCC" w14:textId="289074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630" w:type="dxa"/>
            <w:vAlign w:val="center"/>
          </w:tcPr>
          <w:p w14:paraId="1AD02060" w14:textId="48DED9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7</w:t>
            </w:r>
          </w:p>
        </w:tc>
        <w:tc>
          <w:tcPr>
            <w:tcW w:w="720" w:type="dxa"/>
            <w:vAlign w:val="center"/>
          </w:tcPr>
          <w:p w14:paraId="3D76BF7E" w14:textId="1CD03C9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337102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03 </w:t>
            </w:r>
          </w:p>
          <w:p w14:paraId="0F9D1C98" w14:textId="3629F8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9, 518)</w:t>
            </w:r>
          </w:p>
        </w:tc>
        <w:tc>
          <w:tcPr>
            <w:tcW w:w="1260" w:type="dxa"/>
            <w:vAlign w:val="center"/>
          </w:tcPr>
          <w:p w14:paraId="26AA932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04 </w:t>
            </w:r>
          </w:p>
          <w:p w14:paraId="195EA234" w14:textId="67C90AA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5, 11091)</w:t>
            </w:r>
          </w:p>
        </w:tc>
        <w:tc>
          <w:tcPr>
            <w:tcW w:w="1260" w:type="dxa"/>
            <w:vAlign w:val="center"/>
          </w:tcPr>
          <w:p w14:paraId="449B9CD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782 </w:t>
            </w:r>
          </w:p>
          <w:p w14:paraId="5E815418" w14:textId="1F27600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7, 24955)</w:t>
            </w:r>
          </w:p>
        </w:tc>
        <w:tc>
          <w:tcPr>
            <w:tcW w:w="810" w:type="dxa"/>
            <w:vAlign w:val="center"/>
          </w:tcPr>
          <w:p w14:paraId="2007D3FB" w14:textId="426437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734AF559" w14:textId="7B8410CF"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09BEA973" w14:textId="3EC66A6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8.10</w:t>
            </w:r>
          </w:p>
        </w:tc>
      </w:tr>
      <w:tr w:rsidR="00D73091" w:rsidRPr="00E91882" w14:paraId="5ADEC877" w14:textId="727745DD" w:rsidTr="00D73091">
        <w:trPr>
          <w:jc w:val="center"/>
        </w:trPr>
        <w:tc>
          <w:tcPr>
            <w:tcW w:w="1146" w:type="dxa"/>
            <w:vAlign w:val="center"/>
          </w:tcPr>
          <w:p w14:paraId="3E14C0E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2</w:t>
            </w:r>
          </w:p>
        </w:tc>
        <w:tc>
          <w:tcPr>
            <w:tcW w:w="900" w:type="dxa"/>
            <w:vAlign w:val="center"/>
          </w:tcPr>
          <w:p w14:paraId="35826455" w14:textId="1E59BDE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D3989E1" w14:textId="2C169F00"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Indep.</w:t>
            </w:r>
          </w:p>
        </w:tc>
        <w:tc>
          <w:tcPr>
            <w:tcW w:w="1080" w:type="dxa"/>
            <w:gridSpan w:val="2"/>
            <w:vAlign w:val="center"/>
          </w:tcPr>
          <w:p w14:paraId="271EE65D" w14:textId="439DD96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2DF17D11" w14:textId="23C9AAF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5.7</w:t>
            </w:r>
          </w:p>
        </w:tc>
        <w:tc>
          <w:tcPr>
            <w:tcW w:w="720" w:type="dxa"/>
            <w:vAlign w:val="center"/>
          </w:tcPr>
          <w:p w14:paraId="55F2F20A" w14:textId="7CD3048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4</w:t>
            </w:r>
          </w:p>
        </w:tc>
        <w:tc>
          <w:tcPr>
            <w:tcW w:w="630" w:type="dxa"/>
            <w:vAlign w:val="center"/>
          </w:tcPr>
          <w:p w14:paraId="643C57DA" w14:textId="0B70D02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3</w:t>
            </w:r>
          </w:p>
        </w:tc>
        <w:tc>
          <w:tcPr>
            <w:tcW w:w="720" w:type="dxa"/>
            <w:vAlign w:val="center"/>
          </w:tcPr>
          <w:p w14:paraId="7A032773" w14:textId="0557A22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4</w:t>
            </w:r>
          </w:p>
        </w:tc>
        <w:tc>
          <w:tcPr>
            <w:tcW w:w="1170" w:type="dxa"/>
            <w:vAlign w:val="center"/>
          </w:tcPr>
          <w:p w14:paraId="2CE3300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85 </w:t>
            </w:r>
          </w:p>
          <w:p w14:paraId="660D5E23" w14:textId="4D9D76C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7, 510)</w:t>
            </w:r>
          </w:p>
        </w:tc>
        <w:tc>
          <w:tcPr>
            <w:tcW w:w="1260" w:type="dxa"/>
            <w:vAlign w:val="center"/>
          </w:tcPr>
          <w:p w14:paraId="4CC8CC9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83 </w:t>
            </w:r>
          </w:p>
          <w:p w14:paraId="29E14C31" w14:textId="52CAE53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 5163)</w:t>
            </w:r>
          </w:p>
        </w:tc>
        <w:tc>
          <w:tcPr>
            <w:tcW w:w="1260" w:type="dxa"/>
            <w:vAlign w:val="center"/>
          </w:tcPr>
          <w:p w14:paraId="4C39446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93 </w:t>
            </w:r>
          </w:p>
          <w:p w14:paraId="4334C7B8" w14:textId="1535CE5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9, 16020)</w:t>
            </w:r>
          </w:p>
        </w:tc>
        <w:tc>
          <w:tcPr>
            <w:tcW w:w="810" w:type="dxa"/>
            <w:vAlign w:val="center"/>
          </w:tcPr>
          <w:p w14:paraId="532C8708" w14:textId="19BE946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vAlign w:val="center"/>
          </w:tcPr>
          <w:p w14:paraId="00AB5D21" w14:textId="1485CF0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64C02C1D" w14:textId="5CEC73AA"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06</w:t>
            </w:r>
          </w:p>
        </w:tc>
      </w:tr>
      <w:tr w:rsidR="00D73091" w:rsidRPr="00E91882" w14:paraId="1C670D68" w14:textId="3B69460D" w:rsidTr="00D73091">
        <w:trPr>
          <w:jc w:val="center"/>
        </w:trPr>
        <w:tc>
          <w:tcPr>
            <w:tcW w:w="1146" w:type="dxa"/>
            <w:tcBorders>
              <w:bottom w:val="single" w:sz="4" w:space="0" w:color="auto"/>
            </w:tcBorders>
            <w:vAlign w:val="center"/>
          </w:tcPr>
          <w:p w14:paraId="2FBD6947"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3</w:t>
            </w:r>
          </w:p>
        </w:tc>
        <w:tc>
          <w:tcPr>
            <w:tcW w:w="900" w:type="dxa"/>
            <w:tcBorders>
              <w:bottom w:val="single" w:sz="4" w:space="0" w:color="auto"/>
            </w:tcBorders>
            <w:vAlign w:val="center"/>
          </w:tcPr>
          <w:p w14:paraId="22626CBA" w14:textId="73D6266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tcBorders>
              <w:bottom w:val="single" w:sz="4" w:space="0" w:color="auto"/>
            </w:tcBorders>
            <w:vAlign w:val="center"/>
          </w:tcPr>
          <w:p w14:paraId="107C9FCA" w14:textId="5608A68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tcBorders>
              <w:bottom w:val="single" w:sz="4" w:space="0" w:color="auto"/>
            </w:tcBorders>
            <w:vAlign w:val="center"/>
          </w:tcPr>
          <w:p w14:paraId="6E2C2039" w14:textId="79C2005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Indep.</w:t>
            </w:r>
          </w:p>
        </w:tc>
        <w:tc>
          <w:tcPr>
            <w:tcW w:w="720" w:type="dxa"/>
            <w:tcBorders>
              <w:bottom w:val="single" w:sz="4" w:space="0" w:color="auto"/>
            </w:tcBorders>
            <w:vAlign w:val="center"/>
          </w:tcPr>
          <w:p w14:paraId="15214E48" w14:textId="2487724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w:t>
            </w:r>
          </w:p>
        </w:tc>
        <w:tc>
          <w:tcPr>
            <w:tcW w:w="720" w:type="dxa"/>
            <w:tcBorders>
              <w:bottom w:val="single" w:sz="4" w:space="0" w:color="auto"/>
            </w:tcBorders>
            <w:vAlign w:val="center"/>
          </w:tcPr>
          <w:p w14:paraId="4F9E7806" w14:textId="714E5FB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5</w:t>
            </w:r>
          </w:p>
        </w:tc>
        <w:tc>
          <w:tcPr>
            <w:tcW w:w="630" w:type="dxa"/>
            <w:tcBorders>
              <w:bottom w:val="single" w:sz="4" w:space="0" w:color="auto"/>
            </w:tcBorders>
            <w:vAlign w:val="center"/>
          </w:tcPr>
          <w:p w14:paraId="0D6F4EBB" w14:textId="1341209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5</w:t>
            </w:r>
          </w:p>
        </w:tc>
        <w:tc>
          <w:tcPr>
            <w:tcW w:w="720" w:type="dxa"/>
            <w:tcBorders>
              <w:bottom w:val="single" w:sz="4" w:space="0" w:color="auto"/>
            </w:tcBorders>
            <w:vAlign w:val="center"/>
          </w:tcPr>
          <w:p w14:paraId="022C1987" w14:textId="5225B9B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1</w:t>
            </w:r>
          </w:p>
        </w:tc>
        <w:tc>
          <w:tcPr>
            <w:tcW w:w="1170" w:type="dxa"/>
            <w:tcBorders>
              <w:bottom w:val="single" w:sz="4" w:space="0" w:color="auto"/>
            </w:tcBorders>
            <w:vAlign w:val="center"/>
          </w:tcPr>
          <w:p w14:paraId="43215D6A"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8 </w:t>
            </w:r>
          </w:p>
          <w:p w14:paraId="70DC0F5B" w14:textId="2A881F3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0, 844)</w:t>
            </w:r>
          </w:p>
        </w:tc>
        <w:tc>
          <w:tcPr>
            <w:tcW w:w="1260" w:type="dxa"/>
            <w:tcBorders>
              <w:bottom w:val="single" w:sz="4" w:space="0" w:color="auto"/>
            </w:tcBorders>
            <w:vAlign w:val="center"/>
          </w:tcPr>
          <w:p w14:paraId="238C123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80 </w:t>
            </w:r>
          </w:p>
          <w:p w14:paraId="4546028F" w14:textId="556BCC5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38, 3352)</w:t>
            </w:r>
          </w:p>
        </w:tc>
        <w:tc>
          <w:tcPr>
            <w:tcW w:w="1260" w:type="dxa"/>
            <w:tcBorders>
              <w:bottom w:val="single" w:sz="4" w:space="0" w:color="auto"/>
            </w:tcBorders>
            <w:vAlign w:val="center"/>
          </w:tcPr>
          <w:p w14:paraId="3AEF7C6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279 </w:t>
            </w:r>
          </w:p>
          <w:p w14:paraId="29DCF31B" w14:textId="7D838E1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64, 9981)</w:t>
            </w:r>
          </w:p>
        </w:tc>
        <w:tc>
          <w:tcPr>
            <w:tcW w:w="810" w:type="dxa"/>
            <w:tcBorders>
              <w:bottom w:val="single" w:sz="4" w:space="0" w:color="auto"/>
            </w:tcBorders>
            <w:vAlign w:val="center"/>
          </w:tcPr>
          <w:p w14:paraId="6F364352" w14:textId="3F4F61A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tcBorders>
              <w:bottom w:val="single" w:sz="4" w:space="0" w:color="auto"/>
            </w:tcBorders>
            <w:vAlign w:val="center"/>
          </w:tcPr>
          <w:p w14:paraId="7BA8037F" w14:textId="6C644D3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tcBorders>
              <w:bottom w:val="single" w:sz="4" w:space="0" w:color="auto"/>
            </w:tcBorders>
            <w:vAlign w:val="center"/>
          </w:tcPr>
          <w:p w14:paraId="50B141AE" w14:textId="761E2B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8</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64A2BDD9" w:rsidR="00860B19" w:rsidRDefault="008C1BE0">
      <w:pPr>
        <w:ind w:firstLine="0"/>
        <w:rPr>
          <w:rFonts w:ascii="Times New Roman" w:hAnsi="Times New Roman" w:cs="Times New Roman"/>
          <w:noProof/>
        </w:rPr>
      </w:pPr>
      <w:bookmarkStart w:id="40" w:name="_Toc465521920"/>
      <w:r>
        <w:rPr>
          <w:rFonts w:ascii="Times New Roman" w:hAnsi="Times New Roman" w:cs="Times New Roman"/>
          <w:noProof/>
        </w:rPr>
        <w:lastRenderedPageBreak/>
        <w:drawing>
          <wp:inline distT="0" distB="0" distL="0" distR="0" wp14:anchorId="525A0CFD" wp14:editId="322C05DC">
            <wp:extent cx="5943600" cy="5099685"/>
            <wp:effectExtent l="0" t="0" r="0" b="0"/>
            <wp:docPr id="1" name="Picture 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aa_devs.pdf-1.jpg"/>
                    <pic:cNvPicPr/>
                  </pic:nvPicPr>
                  <pic:blipFill>
                    <a:blip r:embed="rId11"/>
                    <a:stretch>
                      <a:fillRect/>
                    </a:stretch>
                  </pic:blipFill>
                  <pic:spPr>
                    <a:xfrm>
                      <a:off x="0" y="0"/>
                      <a:ext cx="5943600" cy="5099685"/>
                    </a:xfrm>
                    <a:prstGeom prst="rect">
                      <a:avLst/>
                    </a:prstGeom>
                  </pic:spPr>
                </pic:pic>
              </a:graphicData>
            </a:graphic>
          </wp:inline>
        </w:drawing>
      </w:r>
    </w:p>
    <w:p w14:paraId="28EC9C40" w14:textId="570A338F"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DC6C93">
        <w:rPr>
          <w:rFonts w:ascii="Times New Roman" w:hAnsi="Times New Roman" w:cs="Times New Roman"/>
        </w:rPr>
        <w:t xml:space="preserve">Deviations in log numbers-at-age (NAA) </w:t>
      </w:r>
      <w:r w:rsidR="00241D95">
        <w:rPr>
          <w:rFonts w:ascii="Times New Roman" w:hAnsi="Times New Roman" w:cs="Times New Roman"/>
        </w:rPr>
        <w:t xml:space="preserve">by year and age </w:t>
      </w:r>
      <w:r w:rsidR="00165EF1">
        <w:rPr>
          <w:rFonts w:ascii="Times New Roman" w:hAnsi="Times New Roman" w:cs="Times New Roman"/>
        </w:rPr>
        <w:t xml:space="preserve">estimated by models in which only </w:t>
      </w:r>
      <w:r w:rsidR="00DC6C93">
        <w:rPr>
          <w:rFonts w:ascii="Times New Roman" w:hAnsi="Times New Roman" w:cs="Times New Roman"/>
        </w:rPr>
        <w:t xml:space="preserve">NAA </w:t>
      </w:r>
      <w:r w:rsidR="00702736">
        <w:rPr>
          <w:rFonts w:ascii="Times New Roman" w:hAnsi="Times New Roman" w:cs="Times New Roman"/>
        </w:rPr>
        <w:t>are</w:t>
      </w:r>
      <w:r w:rsidR="00165EF1">
        <w:rPr>
          <w:rFonts w:ascii="Times New Roman" w:hAnsi="Times New Roman" w:cs="Times New Roman"/>
        </w:rPr>
        <w:t xml:space="preserve"> random effects.</w:t>
      </w:r>
      <w:bookmarkEnd w:id="40"/>
      <w:r w:rsidR="005737D5">
        <w:rPr>
          <w:rFonts w:ascii="Times New Roman" w:hAnsi="Times New Roman" w:cs="Times New Roman"/>
        </w:rPr>
        <w:t xml:space="preserve"> </w:t>
      </w:r>
      <w:r w:rsidR="00702736">
        <w:rPr>
          <w:rFonts w:ascii="Times New Roman" w:hAnsi="Times New Roman" w:cs="Times New Roman"/>
        </w:rPr>
        <w:t xml:space="preserve">Models in the left column </w:t>
      </w:r>
      <w:r w:rsidR="00702736" w:rsidRPr="00702736">
        <w:rPr>
          <w:rFonts w:ascii="Times New Roman" w:hAnsi="Times New Roman" w:cs="Times New Roman"/>
        </w:rPr>
        <w:t xml:space="preserve">treat </w:t>
      </w:r>
      <w:r w:rsidR="00702736">
        <w:rPr>
          <w:rFonts w:ascii="Times New Roman" w:hAnsi="Times New Roman" w:cs="Times New Roman"/>
        </w:rPr>
        <w:t xml:space="preserve">only age-1, </w:t>
      </w:r>
      <w:r w:rsidR="00E07C15">
        <w:rPr>
          <w:rFonts w:ascii="Times New Roman" w:hAnsi="Times New Roman" w:cs="Times New Roman"/>
        </w:rPr>
        <w:t>i.e.,</w:t>
      </w:r>
      <w:r w:rsidR="00702736">
        <w:rPr>
          <w:rFonts w:ascii="Times New Roman" w:hAnsi="Times New Roman" w:cs="Times New Roman"/>
        </w:rPr>
        <w:t xml:space="preserve"> recruitment, </w:t>
      </w:r>
      <w:r w:rsidR="00DC6C93">
        <w:rPr>
          <w:rFonts w:ascii="Times New Roman" w:hAnsi="Times New Roman" w:cs="Times New Roman"/>
        </w:rPr>
        <w:t xml:space="preserve">deviations </w:t>
      </w:r>
      <w:r w:rsidR="00702736">
        <w:rPr>
          <w:rFonts w:ascii="Times New Roman" w:hAnsi="Times New Roman" w:cs="Times New Roman"/>
        </w:rPr>
        <w:t xml:space="preserve">as random effects, whereas models in the right column treat all NAA </w:t>
      </w:r>
      <w:r w:rsidR="00DC6C93">
        <w:rPr>
          <w:rFonts w:ascii="Times New Roman" w:hAnsi="Times New Roman" w:cs="Times New Roman"/>
        </w:rPr>
        <w:t xml:space="preserve">deviations </w:t>
      </w:r>
      <w:r w:rsidR="00702736">
        <w:rPr>
          <w:rFonts w:ascii="Times New Roman" w:hAnsi="Times New Roman" w:cs="Times New Roman"/>
        </w:rPr>
        <w:t xml:space="preserve">as random effects. Models are grouped into rows by correlation structure: Indep. = </w:t>
      </w:r>
      <w:r w:rsidR="00020F5D">
        <w:rPr>
          <w:rFonts w:ascii="Times New Roman" w:hAnsi="Times New Roman" w:cs="Times New Roman"/>
        </w:rPr>
        <w:t xml:space="preserve">independent </w:t>
      </w:r>
      <w:r w:rsidR="00702736">
        <w:rPr>
          <w:rFonts w:ascii="Times New Roman" w:hAnsi="Times New Roman" w:cs="Times New Roman"/>
        </w:rPr>
        <w:t>(</w:t>
      </w:r>
      <w:r w:rsidR="00020F5D">
        <w:rPr>
          <w:rFonts w:ascii="Times New Roman" w:hAnsi="Times New Roman" w:cs="Times New Roman"/>
        </w:rPr>
        <w:t>no correlation</w:t>
      </w:r>
      <w:r w:rsidR="00702736">
        <w:rPr>
          <w:rFonts w:ascii="Times New Roman" w:hAnsi="Times New Roman" w:cs="Times New Roman"/>
        </w:rPr>
        <w:t>), AR(1)</w:t>
      </w:r>
      <w:r w:rsidR="00702736" w:rsidRPr="00702736">
        <w:rPr>
          <w:rFonts w:ascii="Times New Roman" w:hAnsi="Times New Roman" w:cs="Times New Roman"/>
          <w:vertAlign w:val="subscript"/>
        </w:rPr>
        <w:t>age</w:t>
      </w:r>
      <w:r w:rsidR="00702736">
        <w:rPr>
          <w:rFonts w:ascii="Times New Roman" w:hAnsi="Times New Roman" w:cs="Times New Roman"/>
        </w:rPr>
        <w:t xml:space="preserve"> = autoregressive by age, AR(1)</w:t>
      </w:r>
      <w:r w:rsidR="00702736" w:rsidRPr="00702736">
        <w:rPr>
          <w:rFonts w:ascii="Times New Roman" w:hAnsi="Times New Roman" w:cs="Times New Roman"/>
          <w:vertAlign w:val="subscript"/>
        </w:rPr>
        <w:t>year</w:t>
      </w:r>
      <w:r w:rsidR="00702736">
        <w:rPr>
          <w:rFonts w:ascii="Times New Roman" w:hAnsi="Times New Roman" w:cs="Times New Roman"/>
        </w:rPr>
        <w:t xml:space="preserve"> = autoregressive by year, and 2D AR(1) = autoregressive by age and year</w:t>
      </w:r>
      <w:r w:rsidR="00020F5D">
        <w:rPr>
          <w:rFonts w:ascii="Times New Roman" w:hAnsi="Times New Roman" w:cs="Times New Roman"/>
        </w:rPr>
        <w:t xml:space="preserve">. </w:t>
      </w:r>
      <w:r w:rsidR="005737D5">
        <w:rPr>
          <w:rFonts w:ascii="Times New Roman" w:hAnsi="Times New Roman" w:cs="Times New Roman"/>
        </w:rPr>
        <w:t>The vertical dashed line denotes the terminal year in the assessment, 2018.</w:t>
      </w:r>
      <w:r w:rsidR="004F2DA3">
        <w:rPr>
          <w:rFonts w:ascii="Times New Roman" w:hAnsi="Times New Roman" w:cs="Times New Roman"/>
        </w:rPr>
        <w:t xml:space="preserve"> </w:t>
      </w:r>
      <w:r w:rsidR="008C261A">
        <w:rPr>
          <w:rFonts w:ascii="Times New Roman" w:hAnsi="Times New Roman" w:cs="Times New Roman"/>
        </w:rPr>
        <w:t>Model descriptions are listed in Table 1.</w:t>
      </w:r>
    </w:p>
    <w:p w14:paraId="37C455E2" w14:textId="3B847F36" w:rsidR="006E0CB5" w:rsidRDefault="00445277" w:rsidP="00165EF1">
      <w:pPr>
        <w:ind w:firstLine="0"/>
        <w:rPr>
          <w:rFonts w:ascii="Times New Roman" w:hAnsi="Times New Roman" w:cs="Times New Roman"/>
        </w:rPr>
      </w:pPr>
      <w:r>
        <w:rPr>
          <w:rFonts w:ascii="Times New Roman" w:hAnsi="Times New Roman" w:cs="Times New Roman"/>
        </w:rPr>
        <w:br w:type="page"/>
      </w:r>
      <w:bookmarkEnd w:id="33"/>
      <w:bookmarkEnd w:id="34"/>
    </w:p>
    <w:p w14:paraId="1796CC47" w14:textId="0326EDDA" w:rsidR="00466F92" w:rsidRDefault="00AD43EC"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77F87A2" wp14:editId="5BC5E1CE">
            <wp:extent cx="5943600" cy="382079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reldiff_2dar1.pdf-1.jpg"/>
                    <pic:cNvPicPr/>
                  </pic:nvPicPr>
                  <pic:blipFill>
                    <a:blip r:embed="rId12"/>
                    <a:stretch>
                      <a:fillRect/>
                    </a:stretch>
                  </pic:blipFill>
                  <pic:spPr>
                    <a:xfrm>
                      <a:off x="0" y="0"/>
                      <a:ext cx="5943600" cy="3820795"/>
                    </a:xfrm>
                    <a:prstGeom prst="rect">
                      <a:avLst/>
                    </a:prstGeom>
                  </pic:spPr>
                </pic:pic>
              </a:graphicData>
            </a:graphic>
          </wp:inline>
        </w:drawing>
      </w:r>
    </w:p>
    <w:p w14:paraId="0F27748C" w14:textId="4941A3A1"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00EC464B">
        <w:rPr>
          <w:rFonts w:ascii="Times New Roman" w:hAnsi="Times New Roman" w:cs="Times New Roman"/>
        </w:rPr>
        <w:t>fishing mortality (</w:t>
      </w:r>
      <w:r w:rsidRPr="00EC464B">
        <w:rPr>
          <w:rFonts w:ascii="Times New Roman" w:hAnsi="Times New Roman" w:cs="Times New Roman"/>
          <w:i/>
          <w:iCs/>
        </w:rPr>
        <w:t>F</w:t>
      </w:r>
      <w:r w:rsidR="00EC464B">
        <w:rPr>
          <w:rFonts w:ascii="Times New Roman" w:hAnsi="Times New Roman" w:cs="Times New Roman"/>
        </w:rPr>
        <w:t xml:space="preserve">, </w:t>
      </w:r>
      <w:r w:rsidRPr="00EC464B">
        <w:rPr>
          <w:rFonts w:ascii="Times New Roman" w:hAnsi="Times New Roman" w:cs="Times New Roman"/>
        </w:rPr>
        <w:t>top</w:t>
      </w:r>
      <w:r>
        <w:rPr>
          <w:rFonts w:ascii="Times New Roman" w:hAnsi="Times New Roman" w:cs="Times New Roman"/>
        </w:rPr>
        <w:t xml:space="preserve"> </w:t>
      </w:r>
      <w:r w:rsidR="00EC464B">
        <w:rPr>
          <w:rFonts w:ascii="Times New Roman" w:hAnsi="Times New Roman" w:cs="Times New Roman"/>
        </w:rPr>
        <w:t>row</w:t>
      </w:r>
      <w:r>
        <w:rPr>
          <w:rFonts w:ascii="Times New Roman" w:hAnsi="Times New Roman" w:cs="Times New Roman"/>
        </w:rPr>
        <w:t xml:space="preserve">) and </w:t>
      </w:r>
      <w:r w:rsidR="00EC464B">
        <w:rPr>
          <w:rFonts w:ascii="Times New Roman" w:hAnsi="Times New Roman" w:cs="Times New Roman"/>
        </w:rPr>
        <w:t>spawning stock biomass (</w:t>
      </w:r>
      <w:r>
        <w:rPr>
          <w:rFonts w:ascii="Times New Roman" w:hAnsi="Times New Roman" w:cs="Times New Roman"/>
        </w:rPr>
        <w:t>SSB</w:t>
      </w:r>
      <w:r w:rsidR="00EC464B">
        <w:rPr>
          <w:rFonts w:ascii="Times New Roman" w:hAnsi="Times New Roman" w:cs="Times New Roman"/>
        </w:rPr>
        <w:t>, bottom row</w:t>
      </w:r>
      <w:r>
        <w:rPr>
          <w:rFonts w:ascii="Times New Roman" w:hAnsi="Times New Roman" w:cs="Times New Roman"/>
        </w:rPr>
        <w:t xml:space="preserve">) from constraining deviations in </w:t>
      </w:r>
      <w:r w:rsidR="00EC464B">
        <w:rPr>
          <w:rFonts w:ascii="Times New Roman" w:hAnsi="Times New Roman" w:cs="Times New Roman"/>
        </w:rPr>
        <w:t>numbers-at-age</w:t>
      </w:r>
      <w:r>
        <w:rPr>
          <w:rFonts w:ascii="Times New Roman" w:hAnsi="Times New Roman" w:cs="Times New Roman"/>
        </w:rPr>
        <w:t xml:space="preserve"> (</w:t>
      </w:r>
      <w:r w:rsidR="00EC464B">
        <w:rPr>
          <w:rFonts w:ascii="Times New Roman" w:hAnsi="Times New Roman" w:cs="Times New Roman"/>
        </w:rPr>
        <w:t xml:space="preserve">NAA, </w:t>
      </w:r>
      <w:r>
        <w:rPr>
          <w:rFonts w:ascii="Times New Roman" w:hAnsi="Times New Roman" w:cs="Times New Roman"/>
        </w:rPr>
        <w:t xml:space="preserve">left) and </w:t>
      </w:r>
      <w:r w:rsidR="00EC464B">
        <w:rPr>
          <w:rFonts w:ascii="Times New Roman" w:hAnsi="Times New Roman" w:cs="Times New Roman"/>
        </w:rPr>
        <w:t>natural mortality (</w:t>
      </w:r>
      <w:r w:rsidRPr="003A2643">
        <w:rPr>
          <w:rFonts w:ascii="Times New Roman" w:hAnsi="Times New Roman" w:cs="Times New Roman"/>
          <w:i/>
          <w:iCs/>
        </w:rPr>
        <w:t>M</w:t>
      </w:r>
      <w:r w:rsidR="00EC464B" w:rsidRPr="00EC464B">
        <w:rPr>
          <w:rFonts w:ascii="Times New Roman" w:hAnsi="Times New Roman" w:cs="Times New Roman"/>
        </w:rPr>
        <w:t xml:space="preserve">, </w:t>
      </w:r>
      <w:r>
        <w:rPr>
          <w:rFonts w:ascii="Times New Roman" w:hAnsi="Times New Roman" w:cs="Times New Roman"/>
        </w:rPr>
        <w:t>right</w:t>
      </w:r>
      <w:r w:rsidR="00EC464B">
        <w:rPr>
          <w:rFonts w:ascii="Times New Roman" w:hAnsi="Times New Roman" w:cs="Times New Roman"/>
        </w:rPr>
        <w:t xml:space="preserve"> column</w:t>
      </w:r>
      <w:r>
        <w:rPr>
          <w:rFonts w:ascii="Times New Roman" w:hAnsi="Times New Roman" w:cs="Times New Roman"/>
        </w:rPr>
        <w:t xml:space="preserve">) to follow a </w:t>
      </w:r>
      <w:r w:rsidR="00EC464B">
        <w:rPr>
          <w:rFonts w:ascii="Times New Roman" w:hAnsi="Times New Roman" w:cs="Times New Roman"/>
        </w:rPr>
        <w:t xml:space="preserve">2D autoregressive </w:t>
      </w:r>
      <w:r>
        <w:rPr>
          <w:rFonts w:ascii="Times New Roman" w:hAnsi="Times New Roman" w:cs="Times New Roman"/>
        </w:rPr>
        <w:t>correlation structure over ages and years</w:t>
      </w:r>
      <w:r w:rsidR="00EC464B">
        <w:rPr>
          <w:rFonts w:ascii="Times New Roman" w:hAnsi="Times New Roman" w:cs="Times New Roman"/>
        </w:rPr>
        <w:t>, 2D AR(1)</w:t>
      </w:r>
      <w:r>
        <w:rPr>
          <w:rFonts w:ascii="Times New Roman" w:hAnsi="Times New Roman" w:cs="Times New Roman"/>
        </w:rPr>
        <w:t xml:space="preserve">. Relative difference was calculated </w:t>
      </w:r>
      <w:r w:rsidR="00EC464B">
        <w:rPr>
          <w:rFonts w:ascii="Times New Roman" w:hAnsi="Times New Roman" w:cs="Times New Roman"/>
        </w:rPr>
        <w:t xml:space="preserve">using the model with independent (Indep.) deviations in the process listed in column heading as the baseline, </w:t>
      </w:r>
      <w:r w:rsidR="00E07C15">
        <w:rPr>
          <w:rFonts w:ascii="Times New Roman" w:hAnsi="Times New Roman" w:cs="Times New Roman"/>
        </w:rPr>
        <w:t>i.e.,</w:t>
      </w:r>
      <w:r w:rsidR="00EC464B">
        <w:rPr>
          <w:rFonts w:ascii="Times New Roman" w:hAnsi="Times New Roman" w:cs="Times New Roman"/>
        </w:rPr>
        <w:t xml:space="preserve">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ndep.</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w:t>
      </w:r>
      <w:r w:rsidR="006F4E4A">
        <w:rPr>
          <w:rFonts w:ascii="Times New Roman" w:hAnsi="Times New Roman" w:cs="Times New Roman"/>
        </w:rPr>
        <w:t xml:space="preserve"> Results labeled as “</w:t>
      </w:r>
      <w:r>
        <w:rPr>
          <w:rFonts w:ascii="Times New Roman" w:hAnsi="Times New Roman" w:cs="Times New Roman"/>
        </w:rPr>
        <w:t>2D AR1 + NAA/M</w:t>
      </w:r>
      <w:r w:rsidR="006F4E4A">
        <w:rPr>
          <w:rFonts w:ascii="Times New Roman" w:hAnsi="Times New Roman" w:cs="Times New Roman"/>
        </w:rPr>
        <w:t>”</w:t>
      </w:r>
      <w:r>
        <w:rPr>
          <w:rFonts w:ascii="Times New Roman" w:hAnsi="Times New Roman" w:cs="Times New Roman"/>
        </w:rPr>
        <w:t xml:space="preserve"> </w:t>
      </w:r>
      <w:r w:rsidR="006F4E4A">
        <w:rPr>
          <w:rFonts w:ascii="Times New Roman" w:hAnsi="Times New Roman" w:cs="Times New Roman"/>
        </w:rPr>
        <w:t xml:space="preserve">are from models with </w:t>
      </w:r>
      <w:r>
        <w:rPr>
          <w:rFonts w:ascii="Times New Roman" w:hAnsi="Times New Roman" w:cs="Times New Roman"/>
        </w:rPr>
        <w:t xml:space="preserve">2D AR(1) deviations </w:t>
      </w:r>
      <w:r w:rsidR="006F4E4A">
        <w:rPr>
          <w:rFonts w:ascii="Times New Roman" w:hAnsi="Times New Roman" w:cs="Times New Roman"/>
        </w:rPr>
        <w:t xml:space="preserve">in the process by column </w:t>
      </w:r>
      <w:r>
        <w:rPr>
          <w:rFonts w:ascii="Times New Roman" w:hAnsi="Times New Roman" w:cs="Times New Roman"/>
        </w:rPr>
        <w:t xml:space="preserve">as well as </w:t>
      </w:r>
      <w:r w:rsidR="006F4E4A">
        <w:rPr>
          <w:rFonts w:ascii="Times New Roman" w:hAnsi="Times New Roman" w:cs="Times New Roman"/>
        </w:rPr>
        <w:t>independent</w:t>
      </w:r>
      <w:r>
        <w:rPr>
          <w:rFonts w:ascii="Times New Roman" w:hAnsi="Times New Roman" w:cs="Times New Roman"/>
        </w:rPr>
        <w:t xml:space="preserve"> deviations in the off-column heading.</w:t>
      </w:r>
      <w:r w:rsidR="00762789">
        <w:rPr>
          <w:rFonts w:ascii="Times New Roman" w:hAnsi="Times New Roman" w:cs="Times New Roman"/>
        </w:rPr>
        <w:t xml:space="preserve"> The vertical dashed line marks the terminal year in the assessment, 2018.</w:t>
      </w:r>
      <w:r w:rsidR="005A3510">
        <w:rPr>
          <w:rFonts w:ascii="Times New Roman" w:hAnsi="Times New Roman" w:cs="Times New Roman"/>
        </w:rPr>
        <w:t xml:space="preserve"> </w:t>
      </w:r>
      <w:r w:rsidR="005A3510" w:rsidRPr="00BC160A">
        <w:rPr>
          <w:rFonts w:ascii="Times New Roman" w:hAnsi="Times New Roman" w:cs="Times New Roman"/>
          <w:i/>
          <w:iCs/>
        </w:rPr>
        <w:t>F</w:t>
      </w:r>
      <w:r w:rsidR="005A3510">
        <w:rPr>
          <w:rFonts w:ascii="Times New Roman" w:hAnsi="Times New Roman" w:cs="Times New Roman"/>
        </w:rPr>
        <w:t xml:space="preserve"> was fixed at 0 in projection years.</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5A4A2613" w:rsidR="00165EF1" w:rsidRDefault="008C1BE0">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69A3921F" wp14:editId="3A81CAEE">
            <wp:extent cx="3657600" cy="5492496"/>
            <wp:effectExtent l="0" t="0" r="0" b="0"/>
            <wp:docPr id="6" name="Picture 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m_devs.pdf-1.jpg"/>
                    <pic:cNvPicPr/>
                  </pic:nvPicPr>
                  <pic:blipFill>
                    <a:blip r:embed="rId13"/>
                    <a:stretch>
                      <a:fillRect/>
                    </a:stretch>
                  </pic:blipFill>
                  <pic:spPr>
                    <a:xfrm>
                      <a:off x="0" y="0"/>
                      <a:ext cx="3657600" cy="5492496"/>
                    </a:xfrm>
                    <a:prstGeom prst="rect">
                      <a:avLst/>
                    </a:prstGeom>
                  </pic:spPr>
                </pic:pic>
              </a:graphicData>
            </a:graphic>
          </wp:inline>
        </w:drawing>
      </w:r>
    </w:p>
    <w:p w14:paraId="5942C82D" w14:textId="79972528"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r w:rsidR="00F93B9D">
        <w:rPr>
          <w:rFonts w:ascii="Times New Roman" w:hAnsi="Times New Roman" w:cs="Times New Roman"/>
        </w:rPr>
        <w:t xml:space="preserve"> D</w:t>
      </w:r>
      <w:r w:rsidR="007C5BEB">
        <w:rPr>
          <w:rFonts w:ascii="Times New Roman" w:hAnsi="Times New Roman" w:cs="Times New Roman"/>
        </w:rPr>
        <w:t xml:space="preserve">eviations in </w:t>
      </w:r>
      <w:r w:rsidR="00F93B9D">
        <w:rPr>
          <w:rFonts w:ascii="Times New Roman" w:hAnsi="Times New Roman" w:cs="Times New Roman"/>
        </w:rPr>
        <w:t xml:space="preserve">log </w:t>
      </w:r>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r w:rsidR="00F93B9D">
        <w:rPr>
          <w:rFonts w:ascii="Times New Roman" w:hAnsi="Times New Roman" w:cs="Times New Roman"/>
        </w:rPr>
        <w:t xml:space="preserve"> </w:t>
      </w:r>
      <w:r w:rsidR="004F2DA3">
        <w:rPr>
          <w:rFonts w:ascii="Times New Roman" w:hAnsi="Times New Roman" w:cs="Times New Roman"/>
        </w:rPr>
        <w:t xml:space="preserve">Models are grouped into rows by the correlation structure of the </w:t>
      </w:r>
      <w:r w:rsidR="004F2DA3" w:rsidRPr="004F2DA3">
        <w:rPr>
          <w:rFonts w:ascii="Times New Roman" w:hAnsi="Times New Roman" w:cs="Times New Roman"/>
          <w:i/>
          <w:iCs/>
        </w:rPr>
        <w:t>M</w:t>
      </w:r>
      <w:r w:rsidR="004F2DA3">
        <w:rPr>
          <w:rFonts w:ascii="Times New Roman" w:hAnsi="Times New Roman" w:cs="Times New Roman"/>
        </w:rPr>
        <w:t xml:space="preserve"> deviations: none = no deviations from the </w:t>
      </w:r>
      <w:r w:rsidR="004F2DA3" w:rsidRPr="003A2643">
        <w:rPr>
          <w:rFonts w:ascii="Times New Roman" w:hAnsi="Times New Roman" w:cs="Times New Roman"/>
          <w:i/>
          <w:iCs/>
        </w:rPr>
        <w:t>M</w:t>
      </w:r>
      <w:r w:rsidR="004F2DA3">
        <w:rPr>
          <w:rFonts w:ascii="Times New Roman" w:hAnsi="Times New Roman" w:cs="Times New Roman"/>
        </w:rPr>
        <w:t xml:space="preserve"> values specified in the assessment (Base model), indep. = independent (no correlation, M-1), AR(1)</w:t>
      </w:r>
      <w:r w:rsidR="004F2DA3" w:rsidRPr="00702736">
        <w:rPr>
          <w:rFonts w:ascii="Times New Roman" w:hAnsi="Times New Roman" w:cs="Times New Roman"/>
          <w:vertAlign w:val="subscript"/>
        </w:rPr>
        <w:t>age</w:t>
      </w:r>
      <w:r w:rsidR="004F2DA3">
        <w:rPr>
          <w:rFonts w:ascii="Times New Roman" w:hAnsi="Times New Roman" w:cs="Times New Roman"/>
        </w:rPr>
        <w:t xml:space="preserve"> = autoregressive by age (M-2), AR(1)</w:t>
      </w:r>
      <w:r w:rsidR="004F2DA3" w:rsidRPr="00702736">
        <w:rPr>
          <w:rFonts w:ascii="Times New Roman" w:hAnsi="Times New Roman" w:cs="Times New Roman"/>
          <w:vertAlign w:val="subscript"/>
        </w:rPr>
        <w:t>year</w:t>
      </w:r>
      <w:r w:rsidR="004F2DA3">
        <w:rPr>
          <w:rFonts w:ascii="Times New Roman" w:hAnsi="Times New Roman" w:cs="Times New Roman"/>
        </w:rPr>
        <w:t xml:space="preserve"> = autoregressive by year (M-3), and 2D AR(1) = autoregressive by age and year (M-4). </w:t>
      </w:r>
      <w:r w:rsidR="005737D5">
        <w:rPr>
          <w:rFonts w:ascii="Times New Roman" w:hAnsi="Times New Roman" w:cs="Times New Roman"/>
        </w:rPr>
        <w:t>The vertical dashed line marks the terminal year in the assessment, 2018.</w:t>
      </w:r>
      <w:r w:rsidR="008C261A">
        <w:rPr>
          <w:rFonts w:ascii="Times New Roman" w:hAnsi="Times New Roman" w:cs="Times New Roman"/>
        </w:rPr>
        <w:t xml:space="preserve"> Model descriptions are listed in Table 2.</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B2A772E" w:rsidR="00A52242" w:rsidRDefault="008F07E7"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72B0E4E" wp14:editId="28B03120">
            <wp:extent cx="5943600" cy="3396615"/>
            <wp:effectExtent l="0" t="0" r="0" b="0"/>
            <wp:docPr id="16" name="Picture 1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4_naa_m_devs_2mods.pdf-1.jpg"/>
                    <pic:cNvPicPr/>
                  </pic:nvPicPr>
                  <pic:blipFill>
                    <a:blip r:embed="rId14"/>
                    <a:stretch>
                      <a:fillRect/>
                    </a:stretch>
                  </pic:blipFill>
                  <pic:spPr>
                    <a:xfrm>
                      <a:off x="0" y="0"/>
                      <a:ext cx="5943600" cy="3396615"/>
                    </a:xfrm>
                    <a:prstGeom prst="rect">
                      <a:avLst/>
                    </a:prstGeom>
                  </pic:spPr>
                </pic:pic>
              </a:graphicData>
            </a:graphic>
          </wp:inline>
        </w:drawing>
      </w:r>
    </w:p>
    <w:p w14:paraId="695B5D37" w14:textId="7E0F0A96"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009774B9">
        <w:rPr>
          <w:rFonts w:ascii="Times New Roman" w:hAnsi="Times New Roman" w:cs="Times New Roman"/>
        </w:rPr>
        <w:t xml:space="preserve">log </w:t>
      </w:r>
      <w:r w:rsidRPr="003A2643">
        <w:rPr>
          <w:rFonts w:ascii="Times New Roman" w:hAnsi="Times New Roman" w:cs="Times New Roman"/>
          <w:i/>
          <w:iCs/>
        </w:rPr>
        <w:t>M</w:t>
      </w:r>
      <w:r>
        <w:rPr>
          <w:rFonts w:ascii="Times New Roman" w:hAnsi="Times New Roman" w:cs="Times New Roman"/>
        </w:rPr>
        <w:t xml:space="preserve">, top </w:t>
      </w:r>
      <w:r w:rsidR="00AD43EC">
        <w:rPr>
          <w:rFonts w:ascii="Times New Roman" w:hAnsi="Times New Roman" w:cs="Times New Roman"/>
        </w:rPr>
        <w:t>row</w:t>
      </w:r>
      <w:r>
        <w:rPr>
          <w:rFonts w:ascii="Times New Roman" w:hAnsi="Times New Roman" w:cs="Times New Roman"/>
        </w:rPr>
        <w:t>) and numbers-at-age (</w:t>
      </w:r>
      <w:r w:rsidR="009774B9">
        <w:rPr>
          <w:rFonts w:ascii="Times New Roman" w:hAnsi="Times New Roman" w:cs="Times New Roman"/>
        </w:rPr>
        <w:t xml:space="preserve">log </w:t>
      </w:r>
      <w:r>
        <w:rPr>
          <w:rFonts w:ascii="Times New Roman" w:hAnsi="Times New Roman" w:cs="Times New Roman"/>
        </w:rPr>
        <w:t xml:space="preserve">NAA, bottom </w:t>
      </w:r>
      <w:r w:rsidR="00AD43EC">
        <w:rPr>
          <w:rFonts w:ascii="Times New Roman" w:hAnsi="Times New Roman" w:cs="Times New Roman"/>
        </w:rPr>
        <w:t>row</w:t>
      </w:r>
      <w:r>
        <w:rPr>
          <w:rFonts w:ascii="Times New Roman" w:hAnsi="Times New Roman" w:cs="Times New Roman"/>
        </w:rPr>
        <w:t xml:space="preserve">) from </w:t>
      </w:r>
      <w:r w:rsidR="00AD43EC">
        <w:rPr>
          <w:rFonts w:ascii="Times New Roman" w:hAnsi="Times New Roman" w:cs="Times New Roman"/>
        </w:rPr>
        <w:t xml:space="preserve">models NAA-M-2 (left column) and NAA-M-3 (right column). </w:t>
      </w:r>
      <w:r w:rsidR="005737D5">
        <w:rPr>
          <w:rFonts w:ascii="Times New Roman" w:hAnsi="Times New Roman" w:cs="Times New Roman"/>
        </w:rPr>
        <w:t>The vertical dashed line marks the terminal year in the assessment, 2018.</w:t>
      </w:r>
      <w:r w:rsidR="009774B9">
        <w:rPr>
          <w:rFonts w:ascii="Times New Roman" w:hAnsi="Times New Roman" w:cs="Times New Roman"/>
        </w:rPr>
        <w:t xml:space="preserve"> </w:t>
      </w:r>
      <w:r w:rsidR="00AD43EC">
        <w:rPr>
          <w:rFonts w:ascii="Times New Roman" w:hAnsi="Times New Roman" w:cs="Times New Roman"/>
        </w:rPr>
        <w:t>Deviations are zero in the projection years when they are treated as independent</w:t>
      </w:r>
      <w:r w:rsidR="00DC6C93">
        <w:rPr>
          <w:rFonts w:ascii="Times New Roman" w:hAnsi="Times New Roman" w:cs="Times New Roman"/>
        </w:rPr>
        <w:t xml:space="preserve"> (B, C)</w:t>
      </w:r>
      <w:r w:rsidR="00AD43EC">
        <w:rPr>
          <w:rFonts w:ascii="Times New Roman" w:hAnsi="Times New Roman" w:cs="Times New Roman"/>
        </w:rPr>
        <w:t xml:space="preserve">, and non-zero when they are autoregressive by year and age, </w:t>
      </w:r>
      <w:r w:rsidR="00E07C15">
        <w:rPr>
          <w:rFonts w:ascii="Times New Roman" w:hAnsi="Times New Roman" w:cs="Times New Roman"/>
        </w:rPr>
        <w:t>i.e.,</w:t>
      </w:r>
      <w:r w:rsidR="00AD43EC">
        <w:rPr>
          <w:rFonts w:ascii="Times New Roman" w:hAnsi="Times New Roman" w:cs="Times New Roman"/>
        </w:rPr>
        <w:t xml:space="preserve"> 2D AR(1)</w:t>
      </w:r>
      <w:r w:rsidR="00DC6C93">
        <w:rPr>
          <w:rFonts w:ascii="Times New Roman" w:hAnsi="Times New Roman" w:cs="Times New Roman"/>
        </w:rPr>
        <w:t xml:space="preserve"> (A, D)</w:t>
      </w:r>
      <w:r w:rsidR="00AD43EC">
        <w:rPr>
          <w:rFonts w:ascii="Times New Roman" w:hAnsi="Times New Roman" w:cs="Times New Roman"/>
        </w:rPr>
        <w:t>.</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6B055E27" w14:textId="126A2EA9"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E8CCBDC" wp14:editId="44839552">
            <wp:extent cx="5943600" cy="3714750"/>
            <wp:effectExtent l="0" t="0" r="0" b="0"/>
            <wp:docPr id="17" name="Picture 1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5_retros.pdf-1.jpg"/>
                    <pic:cNvPicPr/>
                  </pic:nvPicPr>
                  <pic:blipFill>
                    <a:blip r:embed="rId15"/>
                    <a:stretch>
                      <a:fillRect/>
                    </a:stretch>
                  </pic:blipFill>
                  <pic:spPr>
                    <a:xfrm>
                      <a:off x="0" y="0"/>
                      <a:ext cx="5943600" cy="3714750"/>
                    </a:xfrm>
                    <a:prstGeom prst="rect">
                      <a:avLst/>
                    </a:prstGeom>
                  </pic:spPr>
                </pic:pic>
              </a:graphicData>
            </a:graphic>
          </wp:inline>
        </w:drawing>
      </w:r>
    </w:p>
    <w:p w14:paraId="2B62B8C2" w14:textId="574692D9"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5</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top row), recruitment (middle row), and spawning stock biomass (SSB, bottom row). Lines and points depict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r w:rsidR="008B67D5">
        <w:rPr>
          <w:rFonts w:ascii="Times New Roman" w:hAnsi="Times New Roman" w:cs="Times New Roman"/>
        </w:rPr>
        <w:t>, and model descriptions are listed in Table 4.</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41BE111C"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3A34633" wp14:editId="2591E796">
            <wp:extent cx="5943600" cy="42456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6_stock_status.pdf-1.jpg"/>
                    <pic:cNvPicPr/>
                  </pic:nvPicPr>
                  <pic:blipFill>
                    <a:blip r:embed="rId16"/>
                    <a:stretch>
                      <a:fillRect/>
                    </a:stretch>
                  </pic:blipFill>
                  <pic:spPr>
                    <a:xfrm>
                      <a:off x="0" y="0"/>
                      <a:ext cx="5943600" cy="4245610"/>
                    </a:xfrm>
                    <a:prstGeom prst="rect">
                      <a:avLst/>
                    </a:prstGeom>
                  </pic:spPr>
                </pic:pic>
              </a:graphicData>
            </a:graphic>
          </wp:inline>
        </w:drawing>
      </w:r>
    </w:p>
    <w:p w14:paraId="3A876E22" w14:textId="65061DD5"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6</w:t>
      </w:r>
      <w:r>
        <w:rPr>
          <w:rFonts w:ascii="Times New Roman" w:hAnsi="Times New Roman" w:cs="Times New Roman"/>
        </w:rPr>
        <w:t>.</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and spawning stock biomass (SSB)</w:t>
      </w:r>
      <w:r w:rsidR="00273E8B">
        <w:rPr>
          <w:rFonts w:ascii="Times New Roman" w:hAnsi="Times New Roman" w:cs="Times New Roman"/>
        </w:rPr>
        <w:t xml:space="preserve"> from models with independent or 2D autoregressive deviations in numbers-at-age (NAA), natural mortality (</w:t>
      </w:r>
      <w:r w:rsidR="00273E8B" w:rsidRPr="00273E8B">
        <w:rPr>
          <w:rFonts w:ascii="Times New Roman" w:hAnsi="Times New Roman" w:cs="Times New Roman"/>
          <w:i/>
          <w:iCs/>
        </w:rPr>
        <w:t>M</w:t>
      </w:r>
      <w:r w:rsidR="00273E8B">
        <w:rPr>
          <w:rFonts w:ascii="Times New Roman" w:hAnsi="Times New Roman" w:cs="Times New Roman"/>
        </w:rPr>
        <w:t>), or both. Model descriptions are given in Table 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r w:rsidR="009774B9" w:rsidRPr="00BC160A">
        <w:rPr>
          <w:rFonts w:ascii="Times New Roman" w:hAnsi="Times New Roman" w:cs="Times New Roman"/>
          <w:i/>
          <w:iCs/>
        </w:rPr>
        <w:t>F</w:t>
      </w:r>
      <w:r w:rsidR="009774B9">
        <w:rPr>
          <w:rFonts w:ascii="Times New Roman" w:hAnsi="Times New Roman" w:cs="Times New Roman"/>
        </w:rPr>
        <w:t xml:space="preserve"> </w:t>
      </w:r>
      <w:r w:rsidR="00F93B9D">
        <w:rPr>
          <w:rFonts w:ascii="Times New Roman" w:hAnsi="Times New Roman" w:cs="Times New Roman"/>
        </w:rPr>
        <w:t>is</w:t>
      </w:r>
      <w:r w:rsidR="009774B9">
        <w:rPr>
          <w:rFonts w:ascii="Times New Roman" w:hAnsi="Times New Roman" w:cs="Times New Roman"/>
        </w:rPr>
        <w:t xml:space="preserve"> fixed at 0 for all models in projection years, 2019-2021. T</w:t>
      </w:r>
      <w:r w:rsidR="008C097A">
        <w:rPr>
          <w:rFonts w:ascii="Times New Roman" w:hAnsi="Times New Roman" w:cs="Times New Roman"/>
        </w:rPr>
        <w:t xml:space="preserve">he </w:t>
      </w:r>
      <w:r w:rsidR="009774B9">
        <w:rPr>
          <w:rFonts w:ascii="Times New Roman" w:hAnsi="Times New Roman" w:cs="Times New Roman"/>
        </w:rPr>
        <w:t xml:space="preserve">first year in the assessments </w:t>
      </w:r>
      <w:r w:rsidR="00F93B9D">
        <w:rPr>
          <w:rFonts w:ascii="Times New Roman" w:hAnsi="Times New Roman" w:cs="Times New Roman"/>
        </w:rPr>
        <w:t>i</w:t>
      </w:r>
      <w:r w:rsidR="009774B9">
        <w:rPr>
          <w:rFonts w:ascii="Times New Roman" w:hAnsi="Times New Roman" w:cs="Times New Roman"/>
        </w:rPr>
        <w:t>s 1973, b</w:t>
      </w:r>
      <w:r w:rsidR="00E1722C">
        <w:rPr>
          <w:rFonts w:ascii="Times New Roman" w:hAnsi="Times New Roman" w:cs="Times New Roman"/>
        </w:rPr>
        <w:t xml:space="preserve">eyond the </w:t>
      </w:r>
      <w:r w:rsidR="009774B9">
        <w:rPr>
          <w:rFonts w:ascii="Times New Roman" w:hAnsi="Times New Roman" w:cs="Times New Roman"/>
        </w:rPr>
        <w:t xml:space="preserve">left </w:t>
      </w:r>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D71011" w:rsidRDefault="00D71011" w:rsidP="002E1672">
      <w:pPr>
        <w:spacing w:after="0" w:line="240" w:lineRule="auto"/>
      </w:pPr>
      <w:r>
        <w:separator/>
      </w:r>
    </w:p>
  </w:endnote>
  <w:endnote w:type="continuationSeparator" w:id="0">
    <w:p w14:paraId="20F7AA62" w14:textId="77777777" w:rsidR="00D71011" w:rsidRDefault="00D71011"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D71011" w:rsidRDefault="00D71011">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D71011" w:rsidRDefault="00D710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D71011" w:rsidRDefault="00D71011" w:rsidP="002E1672">
      <w:pPr>
        <w:spacing w:after="0" w:line="240" w:lineRule="auto"/>
      </w:pPr>
      <w:r>
        <w:separator/>
      </w:r>
    </w:p>
  </w:footnote>
  <w:footnote w:type="continuationSeparator" w:id="0">
    <w:p w14:paraId="0F00DB7E" w14:textId="77777777" w:rsidR="00D71011" w:rsidRDefault="00D71011"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4F8"/>
    <w:rsid w:val="00044BA9"/>
    <w:rsid w:val="00047D74"/>
    <w:rsid w:val="00047EC0"/>
    <w:rsid w:val="00052E89"/>
    <w:rsid w:val="00053B7B"/>
    <w:rsid w:val="000540C6"/>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1DCC"/>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22BE"/>
    <w:rsid w:val="0009404F"/>
    <w:rsid w:val="000944C1"/>
    <w:rsid w:val="00094D6A"/>
    <w:rsid w:val="000950BB"/>
    <w:rsid w:val="00095284"/>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38B8"/>
    <w:rsid w:val="000C49C6"/>
    <w:rsid w:val="000C54C2"/>
    <w:rsid w:val="000C5E25"/>
    <w:rsid w:val="000C6169"/>
    <w:rsid w:val="000C6C06"/>
    <w:rsid w:val="000C6C68"/>
    <w:rsid w:val="000C6DA2"/>
    <w:rsid w:val="000C7243"/>
    <w:rsid w:val="000D0CF9"/>
    <w:rsid w:val="000D0DC2"/>
    <w:rsid w:val="000D1300"/>
    <w:rsid w:val="000D3871"/>
    <w:rsid w:val="000D4EEF"/>
    <w:rsid w:val="000D5EC1"/>
    <w:rsid w:val="000D6B51"/>
    <w:rsid w:val="000D6D5A"/>
    <w:rsid w:val="000D780D"/>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1FE6"/>
    <w:rsid w:val="00122534"/>
    <w:rsid w:val="00122563"/>
    <w:rsid w:val="00122D9C"/>
    <w:rsid w:val="00124ED5"/>
    <w:rsid w:val="00126359"/>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10C6"/>
    <w:rsid w:val="00152C87"/>
    <w:rsid w:val="0015385B"/>
    <w:rsid w:val="0015387F"/>
    <w:rsid w:val="00154595"/>
    <w:rsid w:val="00154FA3"/>
    <w:rsid w:val="0015564F"/>
    <w:rsid w:val="00155E97"/>
    <w:rsid w:val="0016096C"/>
    <w:rsid w:val="00160ABC"/>
    <w:rsid w:val="00160CD1"/>
    <w:rsid w:val="00160E19"/>
    <w:rsid w:val="00162313"/>
    <w:rsid w:val="00163201"/>
    <w:rsid w:val="001635F8"/>
    <w:rsid w:val="00163EEE"/>
    <w:rsid w:val="00165206"/>
    <w:rsid w:val="00165EF1"/>
    <w:rsid w:val="0016675D"/>
    <w:rsid w:val="001668CA"/>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1F62A6"/>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3E8B"/>
    <w:rsid w:val="002745DB"/>
    <w:rsid w:val="002750BC"/>
    <w:rsid w:val="00275F04"/>
    <w:rsid w:val="002767EC"/>
    <w:rsid w:val="00277083"/>
    <w:rsid w:val="002770F5"/>
    <w:rsid w:val="0027719F"/>
    <w:rsid w:val="00277911"/>
    <w:rsid w:val="00282676"/>
    <w:rsid w:val="00282DA4"/>
    <w:rsid w:val="00284312"/>
    <w:rsid w:val="00285286"/>
    <w:rsid w:val="00285856"/>
    <w:rsid w:val="00285F78"/>
    <w:rsid w:val="002900DC"/>
    <w:rsid w:val="002926F2"/>
    <w:rsid w:val="00294DFF"/>
    <w:rsid w:val="0029571C"/>
    <w:rsid w:val="00296319"/>
    <w:rsid w:val="002963CE"/>
    <w:rsid w:val="002972FB"/>
    <w:rsid w:val="002A14AF"/>
    <w:rsid w:val="002A2F48"/>
    <w:rsid w:val="002A322C"/>
    <w:rsid w:val="002A3633"/>
    <w:rsid w:val="002A4414"/>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9C4"/>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CF2"/>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4AB"/>
    <w:rsid w:val="003627FA"/>
    <w:rsid w:val="003628CC"/>
    <w:rsid w:val="00362F38"/>
    <w:rsid w:val="00363C7B"/>
    <w:rsid w:val="00363F55"/>
    <w:rsid w:val="003644AC"/>
    <w:rsid w:val="00365E6B"/>
    <w:rsid w:val="00367CBE"/>
    <w:rsid w:val="00367F29"/>
    <w:rsid w:val="00370E63"/>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885"/>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2710"/>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1A74"/>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321"/>
    <w:rsid w:val="00453EFE"/>
    <w:rsid w:val="00456FAF"/>
    <w:rsid w:val="004579EE"/>
    <w:rsid w:val="0046064E"/>
    <w:rsid w:val="00461CAF"/>
    <w:rsid w:val="004624D5"/>
    <w:rsid w:val="00463ED5"/>
    <w:rsid w:val="004640BE"/>
    <w:rsid w:val="004642B5"/>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7ED"/>
    <w:rsid w:val="004808A9"/>
    <w:rsid w:val="00480F46"/>
    <w:rsid w:val="00481462"/>
    <w:rsid w:val="00483061"/>
    <w:rsid w:val="00483EB9"/>
    <w:rsid w:val="0048432D"/>
    <w:rsid w:val="0048474C"/>
    <w:rsid w:val="00486739"/>
    <w:rsid w:val="0049552C"/>
    <w:rsid w:val="00495B32"/>
    <w:rsid w:val="00495F65"/>
    <w:rsid w:val="004A05B9"/>
    <w:rsid w:val="004A2317"/>
    <w:rsid w:val="004A2B7C"/>
    <w:rsid w:val="004A2DAD"/>
    <w:rsid w:val="004A36E8"/>
    <w:rsid w:val="004A5EAA"/>
    <w:rsid w:val="004A6E0C"/>
    <w:rsid w:val="004B09E7"/>
    <w:rsid w:val="004B12CB"/>
    <w:rsid w:val="004B16F2"/>
    <w:rsid w:val="004B1AF8"/>
    <w:rsid w:val="004B2175"/>
    <w:rsid w:val="004B2A2F"/>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DA3"/>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4ED8"/>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3DDA"/>
    <w:rsid w:val="00554CE4"/>
    <w:rsid w:val="00554EF6"/>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60BB"/>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7D2"/>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5944"/>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4E4A"/>
    <w:rsid w:val="006F524D"/>
    <w:rsid w:val="006F538D"/>
    <w:rsid w:val="006F66B2"/>
    <w:rsid w:val="006F6CB4"/>
    <w:rsid w:val="006F76B6"/>
    <w:rsid w:val="006F7E16"/>
    <w:rsid w:val="00700A54"/>
    <w:rsid w:val="0070101E"/>
    <w:rsid w:val="00702736"/>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542C"/>
    <w:rsid w:val="00756AD7"/>
    <w:rsid w:val="007577BF"/>
    <w:rsid w:val="00760FB4"/>
    <w:rsid w:val="00761640"/>
    <w:rsid w:val="007618A0"/>
    <w:rsid w:val="00762789"/>
    <w:rsid w:val="00762D39"/>
    <w:rsid w:val="00763C2E"/>
    <w:rsid w:val="00765772"/>
    <w:rsid w:val="00766FED"/>
    <w:rsid w:val="00770F34"/>
    <w:rsid w:val="00772305"/>
    <w:rsid w:val="00772678"/>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281D"/>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3480"/>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759"/>
    <w:rsid w:val="00812A56"/>
    <w:rsid w:val="00813BCA"/>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34E81"/>
    <w:rsid w:val="0083541E"/>
    <w:rsid w:val="00836FD0"/>
    <w:rsid w:val="00840CAE"/>
    <w:rsid w:val="00841BB1"/>
    <w:rsid w:val="00842469"/>
    <w:rsid w:val="008431C9"/>
    <w:rsid w:val="00843929"/>
    <w:rsid w:val="00843F91"/>
    <w:rsid w:val="0084444B"/>
    <w:rsid w:val="0084546D"/>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586"/>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3479"/>
    <w:rsid w:val="008B4FCB"/>
    <w:rsid w:val="008B5263"/>
    <w:rsid w:val="008B67D5"/>
    <w:rsid w:val="008B699E"/>
    <w:rsid w:val="008B7EB4"/>
    <w:rsid w:val="008C018C"/>
    <w:rsid w:val="008C0390"/>
    <w:rsid w:val="008C03BA"/>
    <w:rsid w:val="008C0814"/>
    <w:rsid w:val="008C0839"/>
    <w:rsid w:val="008C097A"/>
    <w:rsid w:val="008C118F"/>
    <w:rsid w:val="008C19E7"/>
    <w:rsid w:val="008C1BE0"/>
    <w:rsid w:val="008C2143"/>
    <w:rsid w:val="008C261A"/>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0F0"/>
    <w:rsid w:val="008E34B3"/>
    <w:rsid w:val="008E4382"/>
    <w:rsid w:val="008E4589"/>
    <w:rsid w:val="008E5BB2"/>
    <w:rsid w:val="008E5C89"/>
    <w:rsid w:val="008E61FF"/>
    <w:rsid w:val="008F0222"/>
    <w:rsid w:val="008F0598"/>
    <w:rsid w:val="008F07B2"/>
    <w:rsid w:val="008F07E7"/>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1A64"/>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1E84"/>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5F2F"/>
    <w:rsid w:val="00996925"/>
    <w:rsid w:val="00996972"/>
    <w:rsid w:val="00996B32"/>
    <w:rsid w:val="00996D79"/>
    <w:rsid w:val="0099758D"/>
    <w:rsid w:val="00997942"/>
    <w:rsid w:val="00997F2A"/>
    <w:rsid w:val="009A1169"/>
    <w:rsid w:val="009A11F0"/>
    <w:rsid w:val="009A4015"/>
    <w:rsid w:val="009A4786"/>
    <w:rsid w:val="009A48D5"/>
    <w:rsid w:val="009A4919"/>
    <w:rsid w:val="009A5965"/>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9FD"/>
    <w:rsid w:val="009C2A0A"/>
    <w:rsid w:val="009C2B2F"/>
    <w:rsid w:val="009C5B57"/>
    <w:rsid w:val="009D0BCE"/>
    <w:rsid w:val="009D1598"/>
    <w:rsid w:val="009D1D16"/>
    <w:rsid w:val="009D2204"/>
    <w:rsid w:val="009D3ADE"/>
    <w:rsid w:val="009D446A"/>
    <w:rsid w:val="009D6DDF"/>
    <w:rsid w:val="009E0C5B"/>
    <w:rsid w:val="009E108F"/>
    <w:rsid w:val="009E189A"/>
    <w:rsid w:val="009E1F90"/>
    <w:rsid w:val="009E21A1"/>
    <w:rsid w:val="009E229C"/>
    <w:rsid w:val="009E242D"/>
    <w:rsid w:val="009E2A5D"/>
    <w:rsid w:val="009E3225"/>
    <w:rsid w:val="009E777E"/>
    <w:rsid w:val="009F0299"/>
    <w:rsid w:val="009F0445"/>
    <w:rsid w:val="009F1A6B"/>
    <w:rsid w:val="009F1B19"/>
    <w:rsid w:val="009F24A4"/>
    <w:rsid w:val="009F3A14"/>
    <w:rsid w:val="009F4BE2"/>
    <w:rsid w:val="009F5496"/>
    <w:rsid w:val="009F583C"/>
    <w:rsid w:val="009F5924"/>
    <w:rsid w:val="009F655B"/>
    <w:rsid w:val="00A009CD"/>
    <w:rsid w:val="00A02C1C"/>
    <w:rsid w:val="00A02FEC"/>
    <w:rsid w:val="00A0479D"/>
    <w:rsid w:val="00A05355"/>
    <w:rsid w:val="00A0599E"/>
    <w:rsid w:val="00A05B9B"/>
    <w:rsid w:val="00A07B8D"/>
    <w:rsid w:val="00A07CD3"/>
    <w:rsid w:val="00A10D85"/>
    <w:rsid w:val="00A111E0"/>
    <w:rsid w:val="00A11D32"/>
    <w:rsid w:val="00A12502"/>
    <w:rsid w:val="00A138F4"/>
    <w:rsid w:val="00A141CF"/>
    <w:rsid w:val="00A1485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43EC"/>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2E97"/>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0FD"/>
    <w:rsid w:val="00B13C3B"/>
    <w:rsid w:val="00B15641"/>
    <w:rsid w:val="00B15A40"/>
    <w:rsid w:val="00B15F51"/>
    <w:rsid w:val="00B22286"/>
    <w:rsid w:val="00B230D2"/>
    <w:rsid w:val="00B24714"/>
    <w:rsid w:val="00B249F2"/>
    <w:rsid w:val="00B24E81"/>
    <w:rsid w:val="00B24EE3"/>
    <w:rsid w:val="00B24FA3"/>
    <w:rsid w:val="00B253ED"/>
    <w:rsid w:val="00B26074"/>
    <w:rsid w:val="00B2623F"/>
    <w:rsid w:val="00B26BC1"/>
    <w:rsid w:val="00B26F08"/>
    <w:rsid w:val="00B3087B"/>
    <w:rsid w:val="00B31DC6"/>
    <w:rsid w:val="00B330E5"/>
    <w:rsid w:val="00B35C12"/>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0C4"/>
    <w:rsid w:val="00B65288"/>
    <w:rsid w:val="00B653A8"/>
    <w:rsid w:val="00B67DF2"/>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372"/>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160A"/>
    <w:rsid w:val="00BC2B38"/>
    <w:rsid w:val="00BC2F21"/>
    <w:rsid w:val="00BC3F76"/>
    <w:rsid w:val="00BC49A6"/>
    <w:rsid w:val="00BC4CCF"/>
    <w:rsid w:val="00BC4E14"/>
    <w:rsid w:val="00BC61EB"/>
    <w:rsid w:val="00BC621B"/>
    <w:rsid w:val="00BC7B62"/>
    <w:rsid w:val="00BD01CE"/>
    <w:rsid w:val="00BD09C0"/>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2B70"/>
    <w:rsid w:val="00C7313A"/>
    <w:rsid w:val="00C75086"/>
    <w:rsid w:val="00C753FF"/>
    <w:rsid w:val="00C7540F"/>
    <w:rsid w:val="00C75F71"/>
    <w:rsid w:val="00C76D2D"/>
    <w:rsid w:val="00C774FE"/>
    <w:rsid w:val="00C800F2"/>
    <w:rsid w:val="00C80B88"/>
    <w:rsid w:val="00C81D26"/>
    <w:rsid w:val="00C8291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14A"/>
    <w:rsid w:val="00C958E4"/>
    <w:rsid w:val="00C96343"/>
    <w:rsid w:val="00C96412"/>
    <w:rsid w:val="00C9735C"/>
    <w:rsid w:val="00C97CAD"/>
    <w:rsid w:val="00CA0A7A"/>
    <w:rsid w:val="00CA1EEF"/>
    <w:rsid w:val="00CA3683"/>
    <w:rsid w:val="00CA4E3D"/>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105"/>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0AAE"/>
    <w:rsid w:val="00D31306"/>
    <w:rsid w:val="00D331C5"/>
    <w:rsid w:val="00D341DE"/>
    <w:rsid w:val="00D348A3"/>
    <w:rsid w:val="00D34B2A"/>
    <w:rsid w:val="00D35016"/>
    <w:rsid w:val="00D35DD4"/>
    <w:rsid w:val="00D361F8"/>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7AD"/>
    <w:rsid w:val="00D5282F"/>
    <w:rsid w:val="00D52D17"/>
    <w:rsid w:val="00D550E9"/>
    <w:rsid w:val="00D560A3"/>
    <w:rsid w:val="00D5651D"/>
    <w:rsid w:val="00D573D1"/>
    <w:rsid w:val="00D57BC9"/>
    <w:rsid w:val="00D60285"/>
    <w:rsid w:val="00D60C68"/>
    <w:rsid w:val="00D612F3"/>
    <w:rsid w:val="00D62874"/>
    <w:rsid w:val="00D63E0C"/>
    <w:rsid w:val="00D64A9E"/>
    <w:rsid w:val="00D64BD8"/>
    <w:rsid w:val="00D66484"/>
    <w:rsid w:val="00D66D6D"/>
    <w:rsid w:val="00D7033A"/>
    <w:rsid w:val="00D71011"/>
    <w:rsid w:val="00D71D00"/>
    <w:rsid w:val="00D73091"/>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69E"/>
    <w:rsid w:val="00D93B2C"/>
    <w:rsid w:val="00D95821"/>
    <w:rsid w:val="00D95B42"/>
    <w:rsid w:val="00D95CF7"/>
    <w:rsid w:val="00D97645"/>
    <w:rsid w:val="00D979D2"/>
    <w:rsid w:val="00DA1293"/>
    <w:rsid w:val="00DA72B3"/>
    <w:rsid w:val="00DB1A87"/>
    <w:rsid w:val="00DB2B90"/>
    <w:rsid w:val="00DB2D47"/>
    <w:rsid w:val="00DB31AE"/>
    <w:rsid w:val="00DB39C9"/>
    <w:rsid w:val="00DB3C12"/>
    <w:rsid w:val="00DB55B6"/>
    <w:rsid w:val="00DB57DB"/>
    <w:rsid w:val="00DB59F6"/>
    <w:rsid w:val="00DB67CC"/>
    <w:rsid w:val="00DB6BFB"/>
    <w:rsid w:val="00DB6F1A"/>
    <w:rsid w:val="00DB704F"/>
    <w:rsid w:val="00DB711B"/>
    <w:rsid w:val="00DB7DF5"/>
    <w:rsid w:val="00DC119C"/>
    <w:rsid w:val="00DC11C9"/>
    <w:rsid w:val="00DC1A90"/>
    <w:rsid w:val="00DC2203"/>
    <w:rsid w:val="00DC2233"/>
    <w:rsid w:val="00DC26B1"/>
    <w:rsid w:val="00DC29AA"/>
    <w:rsid w:val="00DC3194"/>
    <w:rsid w:val="00DC4DB8"/>
    <w:rsid w:val="00DC6052"/>
    <w:rsid w:val="00DC6C93"/>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C15"/>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84"/>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4D98"/>
    <w:rsid w:val="00E85A43"/>
    <w:rsid w:val="00E85D87"/>
    <w:rsid w:val="00E90E17"/>
    <w:rsid w:val="00E91882"/>
    <w:rsid w:val="00E9214F"/>
    <w:rsid w:val="00E9216A"/>
    <w:rsid w:val="00E9301B"/>
    <w:rsid w:val="00E959E9"/>
    <w:rsid w:val="00E96F3D"/>
    <w:rsid w:val="00E971F4"/>
    <w:rsid w:val="00E971FF"/>
    <w:rsid w:val="00E97B5B"/>
    <w:rsid w:val="00EA097E"/>
    <w:rsid w:val="00EA20BA"/>
    <w:rsid w:val="00EA39B2"/>
    <w:rsid w:val="00EA4ABE"/>
    <w:rsid w:val="00EA4C90"/>
    <w:rsid w:val="00EA5E57"/>
    <w:rsid w:val="00EA60D6"/>
    <w:rsid w:val="00EA75F0"/>
    <w:rsid w:val="00EA789D"/>
    <w:rsid w:val="00EA7EA4"/>
    <w:rsid w:val="00EB1470"/>
    <w:rsid w:val="00EB2263"/>
    <w:rsid w:val="00EB274B"/>
    <w:rsid w:val="00EB3195"/>
    <w:rsid w:val="00EB5636"/>
    <w:rsid w:val="00EB68BC"/>
    <w:rsid w:val="00EC1134"/>
    <w:rsid w:val="00EC198A"/>
    <w:rsid w:val="00EC3D10"/>
    <w:rsid w:val="00EC3D49"/>
    <w:rsid w:val="00EC464B"/>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2BB5"/>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47E35"/>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35F"/>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83A"/>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BB22C-020B-4817-BC45-615815A2A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TotalTime>
  <Pages>34</Pages>
  <Words>12356</Words>
  <Characters>7043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40</cp:revision>
  <cp:lastPrinted>2020-11-03T18:54:00Z</cp:lastPrinted>
  <dcterms:created xsi:type="dcterms:W3CDTF">2020-11-02T13:25:00Z</dcterms:created>
  <dcterms:modified xsi:type="dcterms:W3CDTF">2020-11-12T19:34:00Z</dcterms:modified>
</cp:coreProperties>
</file>